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4FEBCA" w14:textId="7EC8E33E" w:rsidR="00B574C7" w:rsidRPr="00227C1C" w:rsidRDefault="00546339" w:rsidP="00086319">
      <w:pPr>
        <w:spacing w:line="240" w:lineRule="auto"/>
        <w:jc w:val="center"/>
        <w:rPr>
          <w:rFonts w:eastAsia="Calibri" w:cstheme="minorHAnsi"/>
          <w:lang w:val="en-GB"/>
        </w:rPr>
      </w:pPr>
      <w:bookmarkStart w:id="0" w:name="_GoBack"/>
      <w:bookmarkEnd w:id="0"/>
      <w:r w:rsidRPr="00227C1C">
        <w:rPr>
          <w:rFonts w:eastAsia="Calibri" w:cstheme="minorHAnsi"/>
          <w:b/>
          <w:lang w:val="en-GB"/>
        </w:rPr>
        <w:t>Supplementary Table 1</w:t>
      </w:r>
      <w:r w:rsidR="00980034" w:rsidRPr="00227C1C">
        <w:rPr>
          <w:rFonts w:eastAsia="Calibri" w:cstheme="minorHAnsi"/>
          <w:b/>
          <w:lang w:val="en-GB"/>
        </w:rPr>
        <w:t>.</w:t>
      </w:r>
      <w:r w:rsidR="00B574C7" w:rsidRPr="00227C1C">
        <w:rPr>
          <w:rFonts w:eastAsia="Calibri" w:cstheme="minorHAnsi"/>
          <w:b/>
          <w:lang w:val="en-GB"/>
        </w:rPr>
        <w:t xml:space="preserve"> </w:t>
      </w:r>
      <w:r w:rsidR="00B574C7" w:rsidRPr="00227C1C">
        <w:rPr>
          <w:rFonts w:eastAsia="Calibri" w:cstheme="minorHAnsi"/>
          <w:lang w:val="en-GB"/>
        </w:rPr>
        <w:t xml:space="preserve">Quality assessment of </w:t>
      </w:r>
      <w:r w:rsidR="003867E0" w:rsidRPr="00227C1C">
        <w:rPr>
          <w:rFonts w:eastAsia="Calibri" w:cstheme="minorHAnsi"/>
          <w:lang w:val="en-GB"/>
        </w:rPr>
        <w:t xml:space="preserve">the </w:t>
      </w:r>
      <w:r w:rsidR="00AF4AF0" w:rsidRPr="00227C1C">
        <w:rPr>
          <w:rFonts w:eastAsia="Calibri" w:cstheme="minorHAnsi"/>
          <w:lang w:val="en-GB"/>
        </w:rPr>
        <w:t>2</w:t>
      </w:r>
      <w:r w:rsidR="00151A43" w:rsidRPr="00227C1C">
        <w:rPr>
          <w:rFonts w:eastAsia="Calibri" w:cstheme="minorHAnsi"/>
          <w:lang w:val="en-GB"/>
        </w:rPr>
        <w:t>5</w:t>
      </w:r>
      <w:r w:rsidR="00233413" w:rsidRPr="00227C1C">
        <w:rPr>
          <w:rFonts w:eastAsia="Calibri" w:cstheme="minorHAnsi"/>
          <w:lang w:val="en-GB"/>
        </w:rPr>
        <w:t xml:space="preserve"> </w:t>
      </w:r>
      <w:r w:rsidR="00B574C7" w:rsidRPr="00227C1C">
        <w:rPr>
          <w:rFonts w:eastAsia="Calibri" w:cstheme="minorHAnsi"/>
          <w:lang w:val="en-GB"/>
        </w:rPr>
        <w:t xml:space="preserve">studies included in </w:t>
      </w:r>
      <w:r w:rsidR="00466F76" w:rsidRPr="00227C1C">
        <w:rPr>
          <w:rFonts w:eastAsia="Calibri" w:cstheme="minorHAnsi"/>
          <w:lang w:val="en-GB"/>
        </w:rPr>
        <w:t xml:space="preserve">the </w:t>
      </w:r>
      <w:r w:rsidR="00B574C7" w:rsidRPr="00227C1C">
        <w:rPr>
          <w:rFonts w:eastAsia="Calibri" w:cstheme="minorHAnsi"/>
          <w:lang w:val="en-GB"/>
        </w:rPr>
        <w:t>systematic review.</w:t>
      </w:r>
    </w:p>
    <w:tbl>
      <w:tblPr>
        <w:tblStyle w:val="LightShading"/>
        <w:tblW w:w="9855" w:type="dxa"/>
        <w:shd w:val="clear" w:color="auto" w:fill="FFFFFF" w:themeFill="background1"/>
        <w:tblLayout w:type="fixed"/>
        <w:tblLook w:val="04A0" w:firstRow="1" w:lastRow="0" w:firstColumn="1" w:lastColumn="0" w:noHBand="0" w:noVBand="1"/>
      </w:tblPr>
      <w:tblGrid>
        <w:gridCol w:w="3402"/>
        <w:gridCol w:w="622"/>
        <w:gridCol w:w="667"/>
        <w:gridCol w:w="746"/>
        <w:gridCol w:w="746"/>
        <w:gridCol w:w="746"/>
        <w:gridCol w:w="746"/>
        <w:gridCol w:w="749"/>
        <w:gridCol w:w="1431"/>
      </w:tblGrid>
      <w:tr w:rsidR="005148C4" w:rsidRPr="00227C1C" w14:paraId="0BDA8A8F" w14:textId="4D4B11CD" w:rsidTr="0031456A">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FFFFFF" w:themeFill="background1"/>
          </w:tcPr>
          <w:p w14:paraId="5315893C" w14:textId="77777777" w:rsidR="005148C4" w:rsidRPr="00227C1C" w:rsidRDefault="005148C4" w:rsidP="004C6B1C">
            <w:pPr>
              <w:jc w:val="center"/>
              <w:rPr>
                <w:rFonts w:eastAsia="Calibri" w:cstheme="minorHAnsi"/>
                <w:b w:val="0"/>
                <w:lang w:val="en-GB"/>
              </w:rPr>
            </w:pPr>
            <w:r w:rsidRPr="00227C1C">
              <w:rPr>
                <w:rFonts w:eastAsia="Calibri" w:cstheme="minorHAnsi"/>
                <w:lang w:val="en-GB"/>
              </w:rPr>
              <w:t>Study</w:t>
            </w:r>
          </w:p>
        </w:tc>
        <w:tc>
          <w:tcPr>
            <w:tcW w:w="5022" w:type="dxa"/>
            <w:gridSpan w:val="7"/>
            <w:shd w:val="clear" w:color="auto" w:fill="FFFFFF" w:themeFill="background1"/>
          </w:tcPr>
          <w:p w14:paraId="7C3EAF5D" w14:textId="77777777" w:rsidR="005148C4" w:rsidRPr="00227C1C" w:rsidRDefault="005148C4" w:rsidP="004C6B1C">
            <w:pPr>
              <w:jc w:val="center"/>
              <w:cnfStyle w:val="100000000000" w:firstRow="1" w:lastRow="0" w:firstColumn="0" w:lastColumn="0" w:oddVBand="0" w:evenVBand="0" w:oddHBand="0" w:evenHBand="0" w:firstRowFirstColumn="0" w:firstRowLastColumn="0" w:lastRowFirstColumn="0" w:lastRowLastColumn="0"/>
              <w:rPr>
                <w:rFonts w:eastAsia="Calibri" w:cstheme="minorHAnsi"/>
                <w:b w:val="0"/>
                <w:lang w:val="en-GB"/>
              </w:rPr>
            </w:pPr>
            <w:r w:rsidRPr="00227C1C">
              <w:rPr>
                <w:rFonts w:eastAsia="Calibri" w:cstheme="minorHAnsi"/>
                <w:lang w:val="en-GB"/>
              </w:rPr>
              <w:t>Quality assessment</w:t>
            </w:r>
          </w:p>
        </w:tc>
        <w:tc>
          <w:tcPr>
            <w:tcW w:w="1431" w:type="dxa"/>
            <w:shd w:val="clear" w:color="auto" w:fill="FFFFFF" w:themeFill="background1"/>
          </w:tcPr>
          <w:p w14:paraId="53F6C2E8" w14:textId="7EA2B0A5" w:rsidR="005148C4" w:rsidRPr="00227C1C" w:rsidRDefault="005148C4" w:rsidP="004C6B1C">
            <w:pPr>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Reference</w:t>
            </w:r>
          </w:p>
        </w:tc>
      </w:tr>
      <w:tr w:rsidR="005148C4" w:rsidRPr="00227C1C" w14:paraId="12397E6F" w14:textId="3CA02B87" w:rsidTr="0031456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FFFFFF" w:themeFill="background1"/>
          </w:tcPr>
          <w:p w14:paraId="5A024885" w14:textId="77777777" w:rsidR="005148C4" w:rsidRPr="00227C1C" w:rsidRDefault="005148C4" w:rsidP="004C6B1C">
            <w:pPr>
              <w:jc w:val="center"/>
              <w:rPr>
                <w:rFonts w:eastAsia="Calibri" w:cstheme="minorHAnsi"/>
                <w:b w:val="0"/>
                <w:lang w:val="en-GB"/>
              </w:rPr>
            </w:pPr>
          </w:p>
        </w:tc>
        <w:tc>
          <w:tcPr>
            <w:tcW w:w="622" w:type="dxa"/>
            <w:shd w:val="clear" w:color="auto" w:fill="FFFFFF" w:themeFill="background1"/>
          </w:tcPr>
          <w:p w14:paraId="24A4F57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1.</w:t>
            </w:r>
          </w:p>
        </w:tc>
        <w:tc>
          <w:tcPr>
            <w:tcW w:w="667" w:type="dxa"/>
            <w:shd w:val="clear" w:color="auto" w:fill="FFFFFF" w:themeFill="background1"/>
          </w:tcPr>
          <w:p w14:paraId="676A170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2.</w:t>
            </w:r>
          </w:p>
        </w:tc>
        <w:tc>
          <w:tcPr>
            <w:tcW w:w="746" w:type="dxa"/>
            <w:shd w:val="clear" w:color="auto" w:fill="FFFFFF" w:themeFill="background1"/>
          </w:tcPr>
          <w:p w14:paraId="6C020284"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3.</w:t>
            </w:r>
          </w:p>
        </w:tc>
        <w:tc>
          <w:tcPr>
            <w:tcW w:w="746" w:type="dxa"/>
            <w:shd w:val="clear" w:color="auto" w:fill="FFFFFF" w:themeFill="background1"/>
          </w:tcPr>
          <w:p w14:paraId="24276AC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4.</w:t>
            </w:r>
          </w:p>
        </w:tc>
        <w:tc>
          <w:tcPr>
            <w:tcW w:w="746" w:type="dxa"/>
            <w:shd w:val="clear" w:color="auto" w:fill="FFFFFF" w:themeFill="background1"/>
          </w:tcPr>
          <w:p w14:paraId="173832A1"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5.</w:t>
            </w:r>
          </w:p>
        </w:tc>
        <w:tc>
          <w:tcPr>
            <w:tcW w:w="746" w:type="dxa"/>
            <w:shd w:val="clear" w:color="auto" w:fill="FFFFFF" w:themeFill="background1"/>
          </w:tcPr>
          <w:p w14:paraId="61FB1843"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6.</w:t>
            </w:r>
          </w:p>
        </w:tc>
        <w:tc>
          <w:tcPr>
            <w:tcW w:w="749" w:type="dxa"/>
            <w:shd w:val="clear" w:color="auto" w:fill="FFFFFF" w:themeFill="background1"/>
          </w:tcPr>
          <w:p w14:paraId="78DEB101"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r w:rsidRPr="00227C1C">
              <w:rPr>
                <w:rFonts w:eastAsia="Calibri" w:cstheme="minorHAnsi"/>
                <w:b/>
                <w:lang w:val="en-GB"/>
              </w:rPr>
              <w:t>total</w:t>
            </w:r>
          </w:p>
        </w:tc>
        <w:tc>
          <w:tcPr>
            <w:tcW w:w="1431" w:type="dxa"/>
            <w:shd w:val="clear" w:color="auto" w:fill="FFFFFF" w:themeFill="background1"/>
          </w:tcPr>
          <w:p w14:paraId="67B2AD70"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b/>
                <w:lang w:val="en-GB"/>
              </w:rPr>
            </w:pPr>
          </w:p>
        </w:tc>
      </w:tr>
      <w:tr w:rsidR="008F5AFA" w:rsidRPr="00227C1C" w14:paraId="6E69110C"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657B6C7B" w14:textId="77013995" w:rsidR="008F5AFA" w:rsidRPr="00227C1C" w:rsidRDefault="008F5AF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Schalinski </w:t>
            </w:r>
            <w:r w:rsidRPr="00227C1C">
              <w:rPr>
                <w:rFonts w:cstheme="minorHAnsi"/>
                <w:b w:val="0"/>
                <w:i/>
                <w:color w:val="000000" w:themeColor="text1"/>
                <w:shd w:val="clear" w:color="auto" w:fill="FFFFFF"/>
              </w:rPr>
              <w:t>et al.</w:t>
            </w:r>
            <w:r w:rsidR="00327206" w:rsidRPr="00227C1C">
              <w:rPr>
                <w:rFonts w:cstheme="minorHAnsi"/>
                <w:b w:val="0"/>
                <w:color w:val="000000" w:themeColor="text1"/>
                <w:shd w:val="clear" w:color="auto" w:fill="FFFFFF"/>
              </w:rPr>
              <w:t xml:space="preserve"> (2017</w:t>
            </w:r>
            <w:r w:rsidRPr="00227C1C">
              <w:rPr>
                <w:rFonts w:cstheme="minorHAnsi"/>
                <w:b w:val="0"/>
                <w:color w:val="000000" w:themeColor="text1"/>
                <w:shd w:val="clear" w:color="auto" w:fill="FFFFFF"/>
              </w:rPr>
              <w:t>)</w:t>
            </w:r>
          </w:p>
        </w:tc>
        <w:tc>
          <w:tcPr>
            <w:tcW w:w="622" w:type="dxa"/>
            <w:shd w:val="clear" w:color="auto" w:fill="FFFFFF" w:themeFill="background1"/>
          </w:tcPr>
          <w:p w14:paraId="4AFD89EB" w14:textId="2FFA21CD"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BA0D109" w14:textId="29EF85B9"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3805036" w14:textId="64E9D249"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C9210E4" w14:textId="2E9FCB7E"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A9EDC8A" w14:textId="434E5AB1"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B7F4836" w14:textId="793530AE"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3D0234A8" w14:textId="08996E36" w:rsidR="008F5AFA" w:rsidRPr="00227C1C" w:rsidRDefault="0014561B"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5</w:t>
            </w:r>
          </w:p>
        </w:tc>
        <w:tc>
          <w:tcPr>
            <w:tcW w:w="1431" w:type="dxa"/>
            <w:shd w:val="clear" w:color="auto" w:fill="FFFFFF" w:themeFill="background1"/>
          </w:tcPr>
          <w:p w14:paraId="18AAE03C" w14:textId="3D229C1D" w:rsidR="008F5AFA" w:rsidRPr="00227C1C" w:rsidRDefault="003E5283"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r>
            <w:r w:rsidRPr="00227C1C">
              <w:rPr>
                <w:rFonts w:eastAsia="Calibri" w:cstheme="minorHAnsi"/>
                <w:lang w:val="en-GB"/>
              </w:rPr>
              <w:instrText xml:space="preserve"> ADDIN EN.CITE &lt;EndNote&gt;&lt;Cite&gt;&lt;Author&gt;Schalinski&lt;/Author&gt;&lt;Year&gt;2017&lt;/Year&gt;&lt;RecNum&gt;3699&lt;/RecNum&gt;&lt;DisplayText&gt;[1]&lt;/DisplayText&gt;&lt;record&gt;&lt;rec-number&gt;3699&lt;/rec-number&gt;&lt;foreign-keys&gt;&lt;key app="EN" db-id="ea0wzta0n2p2rqexd0m59w2xersv0ere590v"&gt;3699&lt;/key&gt;&lt;/foreign-keys&gt;&lt;ref-type name="Journal Article"&gt;17&lt;/ref-type&gt;&lt;contributors&gt;&lt;authors&gt;&lt;author&gt;Schalinski, Inga&lt;/author&gt;&lt;author&gt;Teicher, Martin H.&lt;/author&gt;&lt;author&gt;Carolus, Almut M.&lt;/author&gt;&lt;author&gt;Rockstroh, Brigitte&lt;/author&gt;&lt;/authors&gt;&lt;/contributors&gt;&lt;titles&gt;&lt;title&gt;Defining the impact of childhood adversities on cognitive deficits in psychosis: An exploratory analysis&lt;/title&gt;&lt;secondary-title&gt;Schizophr Res&lt;/secondary-title&gt;&lt;/titles&gt;&lt;periodical&gt;&lt;full-title&gt;Schizophr Res&lt;/full-title&gt;&lt;abbr-1&gt;Schizophrenia research&lt;/abbr-1&gt;&lt;/periodical&gt;&lt;pages&gt;No Pagination Specified&lt;/pages&gt;&lt;number&gt;Pagination&lt;/number&gt;&lt;dates&gt;&lt;year&gt;2017&lt;/year&gt;&lt;pub-dates&gt;&lt;date&gt;May&lt;/date&gt;&lt;/pub-dates&gt;&lt;/dates&gt;&lt;urls&gt;&lt;related-urls&gt;&lt;url&gt;http://ovidsp.ovid.com/ovidweb.cgi?T=JS&amp;amp;CSC=Y&amp;amp;NEWS=N&amp;amp;PAGE=fulltext&amp;amp;D=psyc13a&amp;amp;AN=2017-24483-001&lt;/url&gt;&lt;url&gt;http://search.library.nuigalway.ie/openurl/353GAL_INST/353GAL_services_page?sid=OVID:psycdb&amp;amp;id=pmid:&amp;amp;id=doi:10.1016%2Fj.schres.2017.05.014&amp;amp;issn=0920-9964&amp;amp;isbn=&amp;amp;volume=&amp;amp;issue=&amp;amp;spage=No&amp;amp;pages=No+Pagination+Specified&amp;amp;date=2017&amp;amp;title=Schizophrenia+Research&amp;amp;atitle=Defining+the+impact+of+childhood+adversities+on+cognitive+deficits+in+psychosis%3A+An+exploratory+analysis.&amp;amp;aulast=Schalinski&amp;amp;pid=%3Cauthor%3ESchalinski%2C+Inga%3BTeicher%2C+Martin+H%3BCarolus%2C+Almut+M%3BRockstroh%2C+Brigitte%3C%2Fauthor%3E%3CAN%3E2017-24483-001%3C%2FAN%3E%3CDT%3E%3C%2FDT%3E&lt;/url&gt;&lt;/related-urls&gt;&lt;/urls&gt;&lt;/record&gt;&lt;/Cite&gt;&lt;/EndNote&gt;</w:instrText>
            </w:r>
            <w:r w:rsidRPr="00227C1C">
              <w:rPr>
                <w:rFonts w:eastAsia="Calibri" w:cstheme="minorHAnsi"/>
                <w:lang w:val="en-GB"/>
              </w:rPr>
              <w:fldChar w:fldCharType="separate"/>
            </w:r>
            <w:r w:rsidRPr="00227C1C">
              <w:rPr>
                <w:rFonts w:eastAsia="Calibri" w:cstheme="minorHAnsi"/>
                <w:noProof/>
                <w:lang w:val="en-GB"/>
              </w:rPr>
              <w:t>[</w:t>
            </w:r>
            <w:hyperlink w:anchor="_ENREF_1" w:tooltip="Schalinski, 2017 #3699" w:history="1">
              <w:r w:rsidR="00FA05E4" w:rsidRPr="00227C1C">
                <w:rPr>
                  <w:rFonts w:eastAsia="Calibri" w:cstheme="minorHAnsi"/>
                  <w:noProof/>
                  <w:lang w:val="en-GB"/>
                </w:rPr>
                <w:t>1</w:t>
              </w:r>
            </w:hyperlink>
            <w:r w:rsidRPr="00227C1C">
              <w:rPr>
                <w:rFonts w:eastAsia="Calibri" w:cstheme="minorHAnsi"/>
                <w:noProof/>
                <w:lang w:val="en-GB"/>
              </w:rPr>
              <w:t>]</w:t>
            </w:r>
            <w:r w:rsidRPr="00227C1C">
              <w:rPr>
                <w:rFonts w:eastAsia="Calibri" w:cstheme="minorHAnsi"/>
                <w:lang w:val="en-GB"/>
              </w:rPr>
              <w:fldChar w:fldCharType="end"/>
            </w:r>
          </w:p>
        </w:tc>
      </w:tr>
      <w:tr w:rsidR="00A2617F" w:rsidRPr="00227C1C" w14:paraId="13E8CA66" w14:textId="77777777"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6C1A6FC2" w14:textId="510C7409" w:rsidR="00A2617F" w:rsidRPr="00227C1C" w:rsidRDefault="00A2617F"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Killian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7)</w:t>
            </w:r>
          </w:p>
        </w:tc>
        <w:tc>
          <w:tcPr>
            <w:tcW w:w="622" w:type="dxa"/>
            <w:shd w:val="clear" w:color="auto" w:fill="FFFFFF" w:themeFill="background1"/>
          </w:tcPr>
          <w:p w14:paraId="4D3E52F2" w14:textId="2ED1494C" w:rsidR="00A2617F" w:rsidRPr="00227C1C" w:rsidRDefault="00196D29"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6B00F649" w14:textId="2DF5B410" w:rsidR="00A2617F" w:rsidRPr="00227C1C" w:rsidRDefault="00196D29"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EF54FB3" w14:textId="4609A048" w:rsidR="00A2617F" w:rsidRPr="00227C1C" w:rsidRDefault="00196D29"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3FF3F33" w14:textId="1DBD2CF6" w:rsidR="00A2617F" w:rsidRPr="00227C1C" w:rsidRDefault="00196D29"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22851B5" w14:textId="7D728E7D" w:rsidR="00A2617F" w:rsidRPr="00227C1C" w:rsidRDefault="00196D29"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FD35FD9" w14:textId="51A80AE6" w:rsidR="00A2617F" w:rsidRPr="00227C1C" w:rsidRDefault="001304F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7B10F287" w14:textId="36B6F126" w:rsidR="00A2617F" w:rsidRPr="00227C1C" w:rsidRDefault="001304F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5</w:t>
            </w:r>
          </w:p>
        </w:tc>
        <w:tc>
          <w:tcPr>
            <w:tcW w:w="1431" w:type="dxa"/>
            <w:shd w:val="clear" w:color="auto" w:fill="FFFFFF" w:themeFill="background1"/>
          </w:tcPr>
          <w:p w14:paraId="5435180F" w14:textId="7D5921BF" w:rsidR="00A2617F" w:rsidRPr="00227C1C" w:rsidRDefault="00A2617F"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r>
            <w:r w:rsidR="003E5283" w:rsidRPr="00227C1C">
              <w:rPr>
                <w:rFonts w:eastAsia="Calibri" w:cstheme="minorHAnsi"/>
                <w:lang w:val="en-GB"/>
              </w:rPr>
              <w:instrText xml:space="preserve"> ADDIN EN.CITE &lt;EndNote&gt;&lt;Cite&gt;&lt;Author&gt;Kilian&lt;/Author&gt;&lt;Year&gt;2017&lt;/Year&gt;&lt;RecNum&gt;3688&lt;/RecNum&gt;&lt;DisplayText&gt;[2]&lt;/DisplayText&gt;&lt;record&gt;&lt;rec-number&gt;3688&lt;/rec-number&gt;&lt;foreign-keys&gt;&lt;key app="EN" db-id="ea0wzta0n2p2rqexd0m59w2xersv0ere590v"&gt;3688&lt;/key&gt;&lt;/foreign-keys&gt;&lt;ref-type name="Journal Article"&gt;17&lt;/ref-type&gt;&lt;contributors&gt;&lt;authors&gt;&lt;author&gt;Kilian, S.&lt;/author&gt;&lt;author&gt;Asmal, L.&lt;/author&gt;&lt;author&gt;Chiliza, B.&lt;/author&gt;&lt;author&gt;Olivier, M. R.&lt;/author&gt;&lt;author&gt;Phahladira, L.&lt;/author&gt;&lt;author&gt;Scheffler, F.&lt;/author&gt;&lt;author&gt;Seedat, S.&lt;/author&gt;&lt;author&gt;Marder, S. R.&lt;/author&gt;&lt;author&gt;Green, M. F.&lt;/author&gt;&lt;author&gt;Emsley, R.&lt;/author&gt;&lt;/authors&gt;&lt;/contributors&gt;&lt;titles&gt;&lt;title&gt;Childhood adversity and cognitive function in schizophrenia spectrum disorders and healthy controls: Evidence for an association between neglect and social cognition&lt;/title&gt;&lt;secondary-title&gt;Psychol Med&lt;/secondary-title&gt;&lt;/titles&gt;&lt;periodical&gt;&lt;full-title&gt;Psychol Med&lt;/full-title&gt;&lt;abbr-1&gt;Psychological medicine&lt;/abbr-1&gt;&lt;/periodical&gt;&lt;pages&gt;No Pagination Specified&lt;/pages&gt;&lt;number&gt;Pagination&lt;/number&gt;&lt;dates&gt;&lt;year&gt;2017&lt;/year&gt;&lt;pub-dates&gt;&lt;date&gt;Dec&lt;/date&gt;&lt;/pub-dates&gt;&lt;/dates&gt;&lt;urls&gt;&lt;related-urls&gt;&lt;url&gt;http://ovidsp.ovid.com/ovidweb.cgi?T=JS&amp;amp;CSC=Y&amp;amp;NEWS=N&amp;amp;PAGE=fulltext&amp;amp;D=psyc14&amp;amp;AN=2017-57839-001&lt;/url&gt;&lt;url&gt;http://search.library.nuigalway.ie/openurl/353GAL_INST/353GAL_services_page?sid=OVID:psycdb&amp;amp;id=pmid:&amp;amp;id=doi:10.1017%2FS0033291717003671&amp;amp;issn=0033-2917&amp;amp;isbn=&amp;amp;volume=&amp;amp;issue=&amp;amp;spage=No&amp;amp;pages=No+Pagination+Specified&amp;amp;date=2017&amp;amp;title=Psychological+Medicine&amp;amp;atitle=Childhood+adversity+and+cognitive+function+in+schizophrenia+spectrum+disorders+and+healthy+controls%3A+Evidence+for+an+association+between+neglect+and+social+cognition.&amp;amp;aulast=Kilian&amp;amp;pid=%3Cauthor%3EKilian%2C+S%3BAsmal%2C+L%3BChiliza%2C+B%3BOlivier%2C+MR%3BPhahladira%2C+L%3BScheffler%2C+F%3BSeedat%2C+S%3BMarder%2C+SR%3BGreen%2C+MF%3BEmsley%2C+R%3C%2Fauthor%3E%3CAN%3E2017-57839-001%3C%2FAN%3E%3CDT%3E%3C%2FDT%3E&lt;/url&gt;&lt;/related-urls&gt;&lt;/urls&gt;&lt;/record&gt;&lt;/Cite&gt;&lt;/EndNote&gt;</w:instrText>
            </w:r>
            <w:r w:rsidRPr="00227C1C">
              <w:rPr>
                <w:rFonts w:eastAsia="Calibri" w:cstheme="minorHAnsi"/>
                <w:lang w:val="en-GB"/>
              </w:rPr>
              <w:fldChar w:fldCharType="separate"/>
            </w:r>
            <w:r w:rsidR="003E5283" w:rsidRPr="00227C1C">
              <w:rPr>
                <w:rFonts w:eastAsia="Calibri" w:cstheme="minorHAnsi"/>
                <w:noProof/>
                <w:lang w:val="en-GB"/>
              </w:rPr>
              <w:t>[</w:t>
            </w:r>
            <w:hyperlink w:anchor="_ENREF_2" w:tooltip="Kilian, 2017 #3688" w:history="1">
              <w:r w:rsidR="00FA05E4" w:rsidRPr="00227C1C">
                <w:rPr>
                  <w:rFonts w:eastAsia="Calibri" w:cstheme="minorHAnsi"/>
                  <w:noProof/>
                  <w:lang w:val="en-GB"/>
                </w:rPr>
                <w:t>2</w:t>
              </w:r>
            </w:hyperlink>
            <w:r w:rsidR="003E5283" w:rsidRPr="00227C1C">
              <w:rPr>
                <w:rFonts w:eastAsia="Calibri" w:cstheme="minorHAnsi"/>
                <w:noProof/>
                <w:lang w:val="en-GB"/>
              </w:rPr>
              <w:t>]</w:t>
            </w:r>
            <w:r w:rsidRPr="00227C1C">
              <w:rPr>
                <w:rFonts w:eastAsia="Calibri" w:cstheme="minorHAnsi"/>
                <w:lang w:val="en-GB"/>
              </w:rPr>
              <w:fldChar w:fldCharType="end"/>
            </w:r>
          </w:p>
        </w:tc>
      </w:tr>
      <w:tr w:rsidR="008F5AFA" w:rsidRPr="00227C1C" w14:paraId="149A2C81"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0A27CB57" w14:textId="6C6D0078" w:rsidR="008F5AFA" w:rsidRPr="00227C1C" w:rsidRDefault="008F5AF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Koelkebeck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7)</w:t>
            </w:r>
          </w:p>
        </w:tc>
        <w:tc>
          <w:tcPr>
            <w:tcW w:w="622" w:type="dxa"/>
            <w:shd w:val="clear" w:color="auto" w:fill="FFFFFF" w:themeFill="background1"/>
          </w:tcPr>
          <w:p w14:paraId="33B07890" w14:textId="29630559" w:rsidR="008F5AFA" w:rsidRPr="00227C1C" w:rsidRDefault="00054030"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140DE962" w14:textId="56D0E9DE" w:rsidR="008F5AFA" w:rsidRPr="00227C1C" w:rsidRDefault="00054030"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74BF0980" w14:textId="6BD74CCB" w:rsidR="008F5AFA" w:rsidRPr="00227C1C" w:rsidRDefault="0079709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FDC567B" w14:textId="27A8CEE1" w:rsidR="008F5AFA" w:rsidRPr="00227C1C" w:rsidRDefault="00054030"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2EE8494" w14:textId="1215506D" w:rsidR="008F5AFA" w:rsidRPr="00227C1C" w:rsidRDefault="00054030"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360D7B7" w14:textId="3DA9EFF9" w:rsidR="008F5AFA" w:rsidRPr="00227C1C" w:rsidRDefault="0079709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254058EE" w14:textId="3B67F069" w:rsidR="008F5AFA" w:rsidRPr="00227C1C" w:rsidRDefault="0079709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5</w:t>
            </w:r>
          </w:p>
        </w:tc>
        <w:tc>
          <w:tcPr>
            <w:tcW w:w="1431" w:type="dxa"/>
            <w:shd w:val="clear" w:color="auto" w:fill="FFFFFF" w:themeFill="background1"/>
          </w:tcPr>
          <w:p w14:paraId="30A066F2" w14:textId="1405B7E7" w:rsidR="008F5AFA" w:rsidRPr="00227C1C" w:rsidRDefault="003E5283"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Lb2Vsa2ViZWNrPC9BdXRob3I+PFllYXI+MjAxNzwvWWVh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</w:fldData>
              </w:fldChar>
            </w:r>
            <w:r w:rsidRPr="00227C1C">
              <w:rPr>
                <w:rFonts w:eastAsia="Calibri" w:cstheme="minorHAnsi"/>
                <w:lang w:val="en-GB"/>
              </w:rPr>
              <w:instrText xml:space="preserve"> ADDIN EN.CITE </w:instrText>
            </w:r>
            <w:r w:rsidRPr="00227C1C">
              <w:rPr>
                <w:rFonts w:eastAsia="Calibri" w:cstheme="minorHAnsi"/>
                <w:lang w:val="en-GB"/>
              </w:rPr>
              <w:fldChar w:fldCharType="begin">
                <w:fldData xml:space="preserve">PEVuZE5vdGU+PENpdGU+PEF1dGhvcj5Lb2Vsa2ViZWNrPC9BdXRob3I+PFllYXI+MjAxNzwvWWVh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</w:fldData>
              </w:fldChar>
            </w:r>
            <w:r w:rsidRPr="00227C1C">
              <w:rPr>
                <w:rFonts w:eastAsia="Calibri" w:cstheme="minorHAnsi"/>
                <w:lang w:val="en-GB"/>
              </w:rPr>
              <w:instrText xml:space="preserve"> ADDIN EN.CITE.DATA </w:instrText>
            </w:r>
            <w:r w:rsidRPr="00227C1C">
              <w:rPr>
                <w:rFonts w:eastAsia="Calibri" w:cstheme="minorHAnsi"/>
                <w:lang w:val="en-GB"/>
              </w:rPr>
            </w:r>
            <w:r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Pr="00227C1C">
              <w:rPr>
                <w:rFonts w:eastAsia="Calibri" w:cstheme="minorHAnsi"/>
                <w:noProof/>
                <w:lang w:val="en-GB"/>
              </w:rPr>
              <w:t>[</w:t>
            </w:r>
            <w:hyperlink w:anchor="_ENREF_3" w:tooltip="Koelkebeck, 2017 #1735" w:history="1">
              <w:r w:rsidR="00FA05E4" w:rsidRPr="00227C1C">
                <w:rPr>
                  <w:rFonts w:eastAsia="Calibri" w:cstheme="minorHAnsi"/>
                  <w:noProof/>
                  <w:lang w:val="en-GB"/>
                </w:rPr>
                <w:t>3</w:t>
              </w:r>
            </w:hyperlink>
            <w:r w:rsidRPr="00227C1C">
              <w:rPr>
                <w:rFonts w:eastAsia="Calibri" w:cstheme="minorHAnsi"/>
                <w:noProof/>
                <w:lang w:val="en-GB"/>
              </w:rPr>
              <w:t>]</w:t>
            </w:r>
            <w:r w:rsidRPr="00227C1C">
              <w:rPr>
                <w:rFonts w:eastAsia="Calibri" w:cstheme="minorHAnsi"/>
                <w:lang w:val="en-GB"/>
              </w:rPr>
              <w:fldChar w:fldCharType="end"/>
            </w:r>
          </w:p>
        </w:tc>
      </w:tr>
      <w:tr w:rsidR="009B39F2" w:rsidRPr="00227C1C" w14:paraId="0F6EDEBE" w14:textId="77777777"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586E68C7" w14:textId="3830A150" w:rsidR="009B39F2" w:rsidRPr="00227C1C" w:rsidRDefault="00D51C07"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Jiménez</w:t>
            </w:r>
            <w:r w:rsidRPr="00227C1C">
              <w:rPr>
                <w:rFonts w:cstheme="minorHAnsi"/>
                <w:b w:val="0"/>
                <w:i/>
                <w:color w:val="000000" w:themeColor="text1"/>
                <w:shd w:val="clear" w:color="auto" w:fill="FFFFFF"/>
              </w:rPr>
              <w:t xml:space="preserve"> </w:t>
            </w:r>
            <w:r w:rsidR="009B39F2" w:rsidRPr="00227C1C">
              <w:rPr>
                <w:rFonts w:cstheme="minorHAnsi"/>
                <w:b w:val="0"/>
                <w:i/>
                <w:color w:val="000000" w:themeColor="text1"/>
                <w:shd w:val="clear" w:color="auto" w:fill="FFFFFF"/>
              </w:rPr>
              <w:t>et al.</w:t>
            </w:r>
            <w:r w:rsidR="009B39F2" w:rsidRPr="00227C1C">
              <w:rPr>
                <w:rFonts w:cstheme="minorHAnsi"/>
                <w:b w:val="0"/>
                <w:color w:val="000000" w:themeColor="text1"/>
                <w:shd w:val="clear" w:color="auto" w:fill="FFFFFF"/>
              </w:rPr>
              <w:t xml:space="preserve"> (2017)</w:t>
            </w:r>
          </w:p>
        </w:tc>
        <w:tc>
          <w:tcPr>
            <w:tcW w:w="622" w:type="dxa"/>
            <w:shd w:val="clear" w:color="auto" w:fill="FFFFFF" w:themeFill="background1"/>
          </w:tcPr>
          <w:p w14:paraId="1EB69255" w14:textId="17E76E62" w:rsidR="009B39F2" w:rsidRPr="00227C1C" w:rsidRDefault="0033283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5D1879E7" w14:textId="2DE33A26" w:rsidR="009B39F2" w:rsidRPr="00227C1C" w:rsidRDefault="0033283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0F098782" w14:textId="082ACEDA" w:rsidR="009B39F2" w:rsidRPr="00227C1C" w:rsidRDefault="00B5440A"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7BA051FA" w14:textId="0F78E52B" w:rsidR="009B39F2" w:rsidRPr="00227C1C" w:rsidRDefault="00B5440A"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075D629" w14:textId="2BFC6D07" w:rsidR="009B39F2" w:rsidRPr="00227C1C" w:rsidRDefault="00B5440A"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3A5C3ED" w14:textId="0DEF672F" w:rsidR="009B39F2" w:rsidRPr="00227C1C" w:rsidRDefault="00B5440A"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195A3D8E" w14:textId="23DC1706" w:rsidR="009B39F2" w:rsidRPr="00227C1C" w:rsidRDefault="00B5440A"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35F83DFD" w14:textId="4FFA2230" w:rsidR="009B39F2" w:rsidRPr="00227C1C" w:rsidRDefault="00FA05E4"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KaW1lbmV6PC9BdXRob3I+PFllYXI+MjAxNzwvWWVhcj48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</w:fldData>
              </w:fldChar>
            </w:r>
            <w:r w:rsidRPr="00227C1C">
              <w:rPr>
                <w:rFonts w:eastAsia="Calibri" w:cstheme="minorHAnsi"/>
                <w:lang w:val="en-GB"/>
              </w:rPr>
              <w:instrText xml:space="preserve"> ADDIN EN.CITE </w:instrText>
            </w:r>
            <w:r w:rsidRPr="00227C1C">
              <w:rPr>
                <w:rFonts w:eastAsia="Calibri" w:cstheme="minorHAnsi"/>
                <w:lang w:val="en-GB"/>
              </w:rPr>
              <w:fldChar w:fldCharType="begin">
                <w:fldData xml:space="preserve">PEVuZE5vdGU+PENpdGU+PEF1dGhvcj5KaW1lbmV6PC9BdXRob3I+PFllYXI+MjAxNzwvWWVhcj48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</w:fldData>
              </w:fldChar>
            </w:r>
            <w:r w:rsidRPr="00227C1C">
              <w:rPr>
                <w:rFonts w:eastAsia="Calibri" w:cstheme="minorHAnsi"/>
                <w:lang w:val="en-GB"/>
              </w:rPr>
              <w:instrText xml:space="preserve"> ADDIN EN.CITE.DATA </w:instrText>
            </w:r>
            <w:r w:rsidRPr="00227C1C">
              <w:rPr>
                <w:rFonts w:eastAsia="Calibri" w:cstheme="minorHAnsi"/>
                <w:lang w:val="en-GB"/>
              </w:rPr>
            </w:r>
            <w:r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Pr="00227C1C">
              <w:rPr>
                <w:rFonts w:eastAsia="Calibri" w:cstheme="minorHAnsi"/>
                <w:noProof/>
                <w:lang w:val="en-GB"/>
              </w:rPr>
              <w:t>[</w:t>
            </w:r>
            <w:hyperlink w:anchor="_ENREF_4" w:tooltip="Jimenez, 2017 #3852" w:history="1">
              <w:r w:rsidRPr="00227C1C">
                <w:rPr>
                  <w:rFonts w:eastAsia="Calibri" w:cstheme="minorHAnsi"/>
                  <w:noProof/>
                  <w:lang w:val="en-GB"/>
                </w:rPr>
                <w:t>4</w:t>
              </w:r>
            </w:hyperlink>
            <w:r w:rsidRPr="00227C1C">
              <w:rPr>
                <w:rFonts w:eastAsia="Calibri" w:cstheme="minorHAnsi"/>
                <w:noProof/>
                <w:lang w:val="en-GB"/>
              </w:rPr>
              <w:t>]</w:t>
            </w:r>
            <w:r w:rsidRPr="00227C1C">
              <w:rPr>
                <w:rFonts w:eastAsia="Calibri" w:cstheme="minorHAnsi"/>
                <w:lang w:val="en-GB"/>
              </w:rPr>
              <w:fldChar w:fldCharType="end"/>
            </w:r>
          </w:p>
        </w:tc>
      </w:tr>
      <w:tr w:rsidR="005148C4" w:rsidRPr="00227C1C" w14:paraId="6D468B48" w14:textId="4CB481E5"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2B42098" w14:textId="67B0E116" w:rsidR="005148C4" w:rsidRPr="00227C1C" w:rsidRDefault="005148C4"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Palmier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6)</w:t>
            </w:r>
          </w:p>
        </w:tc>
        <w:tc>
          <w:tcPr>
            <w:tcW w:w="622" w:type="dxa"/>
            <w:shd w:val="clear" w:color="auto" w:fill="FFFFFF" w:themeFill="background1"/>
          </w:tcPr>
          <w:p w14:paraId="135350DF"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E5232D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274FB95"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CE453AD"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E6AF7CD"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8B15927"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66B5F360"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43E810B9" w14:textId="30433745" w:rsidR="005148C4" w:rsidRPr="00227C1C" w:rsidRDefault="005148C4"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QYWxtaWVyLUNsYXVzPC9BdXRob3I+PFllYXI+MjAxNjwv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QYWxtaWVyLUNsYXVzPC9BdXRob3I+PFllYXI+MjAxNjwv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5" w:tooltip="Palmier-Claus, 2016 #67" w:history="1">
              <w:r w:rsidR="00FA05E4" w:rsidRPr="00227C1C">
                <w:rPr>
                  <w:rFonts w:eastAsia="Calibri" w:cstheme="minorHAnsi"/>
                  <w:noProof/>
                  <w:lang w:val="en-GB"/>
                </w:rPr>
                <w:t>5</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02E78CA6" w14:textId="38D65D94"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65A2817" w14:textId="6F08E384" w:rsidR="005148C4" w:rsidRPr="00227C1C" w:rsidRDefault="005148C4"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Olbert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6)</w:t>
            </w:r>
          </w:p>
        </w:tc>
        <w:tc>
          <w:tcPr>
            <w:tcW w:w="622" w:type="dxa"/>
            <w:shd w:val="clear" w:color="auto" w:fill="FFFFFF" w:themeFill="background1"/>
          </w:tcPr>
          <w:p w14:paraId="0BC0D99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00684A87"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3BFFDA43"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6164FF2D"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7A9E4A7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259BD7BB"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66AFD76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12D0BE7A" w14:textId="3EDCE497" w:rsidR="005148C4" w:rsidRPr="00227C1C" w:rsidRDefault="005148C4"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PbGJlcnQ8L0F1dGhvcj48WWVhcj4yMDE2PC9ZZWFyPjxS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c3LTgzPC9wYWdlcz48dm9s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==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PbGJlcnQ8L0F1dGhvcj48WWVhcj4yMDE2PC9ZZWFyPjxS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c3LTgzPC9wYWdlcz48dm9s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==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6" w:tooltip="Olbert, 2016 #66" w:history="1">
              <w:r w:rsidR="00FA05E4" w:rsidRPr="00227C1C">
                <w:rPr>
                  <w:rFonts w:eastAsia="Calibri" w:cstheme="minorHAnsi"/>
                  <w:noProof/>
                  <w:lang w:val="en-GB"/>
                </w:rPr>
                <w:t>6</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018AF3C2" w14:textId="6D27FB46"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080B63F2" w14:textId="4829F2BA" w:rsidR="005148C4" w:rsidRPr="00227C1C" w:rsidRDefault="005148C4"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Garcia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6)</w:t>
            </w:r>
          </w:p>
        </w:tc>
        <w:tc>
          <w:tcPr>
            <w:tcW w:w="622" w:type="dxa"/>
            <w:shd w:val="clear" w:color="auto" w:fill="FFFFFF" w:themeFill="background1"/>
          </w:tcPr>
          <w:p w14:paraId="3805F1C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5718B52C"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69EB46C1"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020637ED"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39C4275"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CAE67A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29CB911E"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31DFAC09" w14:textId="67A99DF2" w:rsidR="005148C4" w:rsidRPr="00227C1C" w:rsidRDefault="005148C4"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HYXJjaWE8L0F1dGhvcj48WWVhcj4yMDE2PC9ZZWFyPjxS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HYXJjaWE8L0F1dGhvcj48WWVhcj4yMDE2PC9ZZWFyPjxS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7" w:tooltip="Garcia, 2016 #1503" w:history="1">
              <w:r w:rsidR="00FA05E4" w:rsidRPr="00227C1C">
                <w:rPr>
                  <w:rFonts w:eastAsia="Calibri" w:cstheme="minorHAnsi"/>
                  <w:noProof/>
                  <w:lang w:val="en-GB"/>
                </w:rPr>
                <w:t>7</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10F08F71" w14:textId="6CD795A1"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AB6145F" w14:textId="7E4E4BE1" w:rsidR="005148C4" w:rsidRPr="00227C1C" w:rsidRDefault="005148C4"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Brune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6)</w:t>
            </w:r>
          </w:p>
        </w:tc>
        <w:tc>
          <w:tcPr>
            <w:tcW w:w="622" w:type="dxa"/>
            <w:shd w:val="clear" w:color="auto" w:fill="FFFFFF" w:themeFill="background1"/>
          </w:tcPr>
          <w:p w14:paraId="46385183"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99BDB17"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B30ECA7"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EF3A0B4"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7368F1B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C0E72B2"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7152CF8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259442D1" w14:textId="352E5D91" w:rsidR="005148C4" w:rsidRPr="00227C1C" w:rsidRDefault="005148C4"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CcnVuZTwvQXV0aG9yPjxZZWFyPjIwMTY8L1llYXI+PFJl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CcnVuZTwvQXV0aG9yPjxZZWFyPjIwMTY8L1llYXI+PFJl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8" w:tooltip="Brune, 2016 #1295" w:history="1">
              <w:r w:rsidR="00FA05E4" w:rsidRPr="00227C1C">
                <w:rPr>
                  <w:rFonts w:eastAsia="Calibri" w:cstheme="minorHAnsi"/>
                  <w:noProof/>
                  <w:lang w:val="en-GB"/>
                </w:rPr>
                <w:t>8</w:t>
              </w:r>
            </w:hyperlink>
            <w:r w:rsidR="00FA05E4" w:rsidRPr="00227C1C">
              <w:rPr>
                <w:rFonts w:eastAsia="Calibri" w:cstheme="minorHAnsi"/>
                <w:noProof/>
                <w:lang w:val="en-GB"/>
              </w:rPr>
              <w:t>]</w:t>
            </w:r>
            <w:r w:rsidRPr="00227C1C">
              <w:rPr>
                <w:rFonts w:eastAsia="Calibri" w:cstheme="minorHAnsi"/>
                <w:lang w:val="en-GB"/>
              </w:rPr>
              <w:fldChar w:fldCharType="end"/>
            </w:r>
          </w:p>
        </w:tc>
      </w:tr>
      <w:tr w:rsidR="001566E3" w:rsidRPr="00227C1C" w14:paraId="0C2CFFEE"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EED908B" w14:textId="604EA06E" w:rsidR="001566E3" w:rsidRPr="00227C1C" w:rsidRDefault="001566E3"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Petersen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6)</w:t>
            </w:r>
            <w:r w:rsidR="00106366" w:rsidRPr="00227C1C">
              <w:t xml:space="preserve"> </w:t>
            </w:r>
          </w:p>
        </w:tc>
        <w:tc>
          <w:tcPr>
            <w:tcW w:w="622" w:type="dxa"/>
            <w:shd w:val="clear" w:color="auto" w:fill="FFFFFF" w:themeFill="background1"/>
          </w:tcPr>
          <w:p w14:paraId="0ACEFDD0" w14:textId="08F9D5B9" w:rsidR="001566E3" w:rsidRPr="00227C1C" w:rsidRDefault="00DA14C1"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41EBDBD2" w14:textId="7388D6BF" w:rsidR="001566E3" w:rsidRPr="00227C1C" w:rsidRDefault="00DA14C1"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05CD72A" w14:textId="63A35499" w:rsidR="001566E3" w:rsidRPr="00227C1C" w:rsidRDefault="00DA14C1"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54B731DC" w14:textId="0BF14B20" w:rsidR="001566E3" w:rsidRPr="00227C1C" w:rsidRDefault="00DA14C1"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300A954" w14:textId="6BEA1910" w:rsidR="001566E3" w:rsidRPr="00227C1C" w:rsidRDefault="006A1F25"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B6CBE47" w14:textId="0ED075A0" w:rsidR="001566E3" w:rsidRPr="00227C1C" w:rsidRDefault="006A1F25"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35CC7D90" w14:textId="6E3D2382" w:rsidR="001566E3" w:rsidRPr="00227C1C" w:rsidRDefault="006A1F25"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00F9DA01" w14:textId="2E94DCBB" w:rsidR="001566E3" w:rsidRPr="00227C1C" w:rsidRDefault="00FA05E4"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QZXRlcnNlbjwvQXV0aG9yPjxZZWFyPjIwMTY8L1llYXI+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</w:fldData>
              </w:fldChar>
            </w:r>
            <w:r w:rsidRPr="00227C1C">
              <w:rPr>
                <w:rFonts w:eastAsia="Calibri" w:cstheme="minorHAnsi"/>
                <w:lang w:val="en-GB"/>
              </w:rPr>
              <w:instrText xml:space="preserve"> ADDIN EN.CITE </w:instrText>
            </w:r>
            <w:r w:rsidRPr="00227C1C">
              <w:rPr>
                <w:rFonts w:eastAsia="Calibri" w:cstheme="minorHAnsi"/>
                <w:lang w:val="en-GB"/>
              </w:rPr>
              <w:fldChar w:fldCharType="begin">
                <w:fldData xml:space="preserve">PEVuZE5vdGU+PENpdGU+PEF1dGhvcj5QZXRlcnNlbjwvQXV0aG9yPjxZZWFyPjIwMTY8L1llYXI+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</w:fldData>
              </w:fldChar>
            </w:r>
            <w:r w:rsidRPr="00227C1C">
              <w:rPr>
                <w:rFonts w:eastAsia="Calibri" w:cstheme="minorHAnsi"/>
                <w:lang w:val="en-GB"/>
              </w:rPr>
              <w:instrText xml:space="preserve"> ADDIN EN.CITE.DATA </w:instrText>
            </w:r>
            <w:r w:rsidRPr="00227C1C">
              <w:rPr>
                <w:rFonts w:eastAsia="Calibri" w:cstheme="minorHAnsi"/>
                <w:lang w:val="en-GB"/>
              </w:rPr>
            </w:r>
            <w:r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Pr="00227C1C">
              <w:rPr>
                <w:rFonts w:eastAsia="Calibri" w:cstheme="minorHAnsi"/>
                <w:noProof/>
                <w:lang w:val="en-GB"/>
              </w:rPr>
              <w:t>[</w:t>
            </w:r>
            <w:hyperlink w:anchor="_ENREF_9" w:tooltip="Petersen, 2016 #1366" w:history="1">
              <w:r w:rsidRPr="00227C1C">
                <w:rPr>
                  <w:rFonts w:eastAsia="Calibri" w:cstheme="minorHAnsi"/>
                  <w:noProof/>
                  <w:lang w:val="en-GB"/>
                </w:rPr>
                <w:t>9</w:t>
              </w:r>
            </w:hyperlink>
            <w:r w:rsidRPr="00227C1C">
              <w:rPr>
                <w:rFonts w:eastAsia="Calibri" w:cstheme="minorHAnsi"/>
                <w:noProof/>
                <w:lang w:val="en-GB"/>
              </w:rPr>
              <w:t>]</w:t>
            </w:r>
            <w:r w:rsidRPr="00227C1C">
              <w:rPr>
                <w:rFonts w:eastAsia="Calibri" w:cstheme="minorHAnsi"/>
                <w:lang w:val="en-GB"/>
              </w:rPr>
              <w:fldChar w:fldCharType="end"/>
            </w:r>
          </w:p>
        </w:tc>
      </w:tr>
      <w:tr w:rsidR="008F5AFA" w:rsidRPr="00227C1C" w14:paraId="790E6FF7" w14:textId="77777777"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01FC602B" w14:textId="6B725EE3" w:rsidR="008F5AFA" w:rsidRPr="00227C1C" w:rsidRDefault="008F5AF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Beeney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4A01F73C" w14:textId="1525A85F"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487699AE" w14:textId="75A34F49"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08F293BD" w14:textId="60B8F9EF"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5D1A5FDF" w14:textId="33593338"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7DCE047" w14:textId="000ECCAE"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F94DDB5" w14:textId="52CEE0D0"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1D0A4166" w14:textId="65936ED8" w:rsidR="008F5AFA" w:rsidRPr="00227C1C" w:rsidRDefault="009054ED"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2D7B94F6" w14:textId="5F731E1E" w:rsidR="008F5AFA" w:rsidRPr="00227C1C" w:rsidRDefault="003E5283"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CZWVuZXk8L0F1dGhvcj48WWVhcj4yMDE1PC9ZZWFyPjxS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CZWVuZXk8L0F1dGhvcj48WWVhcj4yMDE1PC9ZZWFyPjxS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0" w:tooltip="Beeney, 2015 #2174" w:history="1">
              <w:r w:rsidR="00FA05E4" w:rsidRPr="00227C1C">
                <w:rPr>
                  <w:rFonts w:eastAsia="Calibri" w:cstheme="minorHAnsi"/>
                  <w:noProof/>
                  <w:lang w:val="en-GB"/>
                </w:rPr>
                <w:t>10</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2B2B9743" w14:textId="43D4132F"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77BB9F6A" w14:textId="2D66DF94" w:rsidR="005148C4" w:rsidRPr="00227C1C" w:rsidRDefault="005148C4"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Gunther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73DF9CA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64893896"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7F4CB9D1"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D817346"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A301115"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10C2581"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1A07754C"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39F0C1F3" w14:textId="7B6F2697" w:rsidR="005148C4" w:rsidRPr="00227C1C" w:rsidRDefault="005148C4"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HdW50aGVyPC9BdXRob3I+PFllYXI+MjAxNTwvWWVhcj48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MTIzPC9wYWdlcz48dm9sdW1lPjE1PC92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HdW50aGVyPC9BdXRob3I+PFllYXI+MjAxNTwvWWVhcj48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1" w:tooltip="Gunther, 2015 #1349" w:history="1">
              <w:r w:rsidR="00FA05E4" w:rsidRPr="00227C1C">
                <w:rPr>
                  <w:rFonts w:eastAsia="Calibri" w:cstheme="minorHAnsi"/>
                  <w:noProof/>
                  <w:lang w:val="en-GB"/>
                </w:rPr>
                <w:t>11</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19B4DE31" w14:textId="644D52E1"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256B716" w14:textId="241E13CC"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Russo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13BAA75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AB2F1CC"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3DF3119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0F70967"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03080B3"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FC6030F"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5A701A7C"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05716625" w14:textId="18E62B76" w:rsidR="005148C4" w:rsidRPr="00227C1C" w:rsidRDefault="005148C4"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SdXNzbzwvQXV0aG9yPjxZZWFyPjIwMTU8L1llYXI+PFJl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3NzEtNjwvcGFnZXM+PHZvbHVtZT4yMjk8L3ZvbHVtZT48bnVtYmVyPjM8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SdXNzbzwvQXV0aG9yPjxZZWFyPjIwMTU8L1llYXI+PFJl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3NzEtNjwvcGFnZXM+PHZvbHVtZT4yMjk8L3ZvbHVtZT48bnVtYmVyPjM8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2" w:tooltip="Russo, 2015 #1310" w:history="1">
              <w:r w:rsidR="00FA05E4" w:rsidRPr="00227C1C">
                <w:rPr>
                  <w:rFonts w:eastAsia="Calibri" w:cstheme="minorHAnsi"/>
                  <w:noProof/>
                  <w:lang w:val="en-GB"/>
                </w:rPr>
                <w:t>12</w:t>
              </w:r>
            </w:hyperlink>
            <w:r w:rsidR="00FA05E4" w:rsidRPr="00227C1C">
              <w:rPr>
                <w:rFonts w:eastAsia="Calibri" w:cstheme="minorHAnsi"/>
                <w:noProof/>
                <w:lang w:val="en-GB"/>
              </w:rPr>
              <w:t>]</w:t>
            </w:r>
            <w:r w:rsidRPr="00227C1C">
              <w:rPr>
                <w:rFonts w:eastAsia="Calibri" w:cstheme="minorHAnsi"/>
                <w:lang w:val="en-GB"/>
              </w:rPr>
              <w:fldChar w:fldCharType="end"/>
            </w:r>
          </w:p>
        </w:tc>
      </w:tr>
      <w:tr w:rsidR="0081404F" w:rsidRPr="00227C1C" w14:paraId="68089824"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318C849E" w14:textId="1A3A4AA6" w:rsidR="0081404F" w:rsidRPr="00227C1C" w:rsidRDefault="0081404F"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Nazarov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76C87B29" w14:textId="446C69B5" w:rsidR="0081404F" w:rsidRPr="00227C1C" w:rsidRDefault="002E4727"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0429C4F7" w14:textId="635163BE" w:rsidR="0081404F" w:rsidRPr="00227C1C" w:rsidRDefault="002E4727"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175EEF4" w14:textId="3345A48A" w:rsidR="0081404F" w:rsidRPr="00227C1C" w:rsidRDefault="0016049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45CDB76" w14:textId="14ECBCE0" w:rsidR="0081404F" w:rsidRPr="00227C1C" w:rsidRDefault="0016049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95C0905" w14:textId="591695A5" w:rsidR="0081404F" w:rsidRPr="00227C1C" w:rsidRDefault="0016049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0AD2E5C7" w14:textId="2FEF0FCF" w:rsidR="0081404F" w:rsidRPr="00227C1C" w:rsidRDefault="0016049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57C5B86A" w14:textId="5277C497" w:rsidR="0081404F" w:rsidRPr="00227C1C" w:rsidRDefault="0016049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5740B264" w14:textId="2BA75251" w:rsidR="0081404F" w:rsidRPr="00227C1C" w:rsidRDefault="0081404F"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OYXphcm92PC9BdXRob3I+PFllYXI+MjAxNTwvWWVhcj48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zNDItOTwvcGFnZXM+PHZvbHVtZT4xMzE8L3ZvbHVtZT48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OYXphcm92PC9BdXRob3I+PFllYXI+MjAxNTwvWWVhcj48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zNDItOTwvcGFnZXM+PHZvbHVtZT4xMzE8L3ZvbHVtZT48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3" w:tooltip="Nazarov, 2015 #1262" w:history="1">
              <w:r w:rsidR="00FA05E4" w:rsidRPr="00227C1C">
                <w:rPr>
                  <w:rFonts w:eastAsia="Calibri" w:cstheme="minorHAnsi"/>
                  <w:noProof/>
                  <w:lang w:val="en-GB"/>
                </w:rPr>
                <w:t>13</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750F2A66" w14:textId="6A685C33"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ABCBACB" w14:textId="2D1F21D6"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Pos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4556D20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2EC4B0BC"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ABCF3BD"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DDF7286"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03968DB"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05785BCD"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75666A76"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40A60AA9" w14:textId="7BCF879E" w:rsidR="005148C4" w:rsidRPr="00227C1C" w:rsidRDefault="00DC0C9C"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Qb3M8L0F1dGhvcj48WWVhcj4yMDE1PC9ZZWFyPjxSZWNO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Qb3M8L0F1dGhvcj48WWVhcj4yMDE1PC9ZZWFyPjxSZWNO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4" w:tooltip="Pos, 2015 #1535" w:history="1">
              <w:r w:rsidR="00FA05E4" w:rsidRPr="00227C1C">
                <w:rPr>
                  <w:rFonts w:eastAsia="Calibri" w:cstheme="minorHAnsi"/>
                  <w:noProof/>
                  <w:lang w:val="en-GB"/>
                </w:rPr>
                <w:t>14</w:t>
              </w:r>
            </w:hyperlink>
            <w:r w:rsidR="00FA05E4" w:rsidRPr="00227C1C">
              <w:rPr>
                <w:rFonts w:eastAsia="Calibri" w:cstheme="minorHAnsi"/>
                <w:noProof/>
                <w:lang w:val="en-GB"/>
              </w:rPr>
              <w:t>]</w:t>
            </w:r>
            <w:r w:rsidRPr="00227C1C">
              <w:rPr>
                <w:rFonts w:eastAsia="Calibri" w:cstheme="minorHAnsi"/>
                <w:lang w:val="en-GB"/>
              </w:rPr>
              <w:fldChar w:fldCharType="end"/>
            </w:r>
          </w:p>
        </w:tc>
      </w:tr>
      <w:tr w:rsidR="008F5AFA" w:rsidRPr="00227C1C" w14:paraId="5328DB9C"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0240FA28" w14:textId="617DC876" w:rsidR="008F5AFA" w:rsidRPr="00227C1C" w:rsidRDefault="008F5AF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Powers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5)</w:t>
            </w:r>
          </w:p>
        </w:tc>
        <w:tc>
          <w:tcPr>
            <w:tcW w:w="622" w:type="dxa"/>
            <w:shd w:val="clear" w:color="auto" w:fill="FFFFFF" w:themeFill="background1"/>
          </w:tcPr>
          <w:p w14:paraId="11C98AD4" w14:textId="1260229D"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BDFA6A1" w14:textId="70A5594F"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4E08677F" w14:textId="2D0F1FDC"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3775A77" w14:textId="384615BC"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04D64D38" w14:textId="73BCACD4"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C5D037C" w14:textId="283F318F" w:rsidR="008F5AFA" w:rsidRPr="00227C1C" w:rsidRDefault="00EF78A6"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075B70FC" w14:textId="2F74B71B" w:rsidR="008F5AFA" w:rsidRPr="00227C1C" w:rsidRDefault="002D7859"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5</w:t>
            </w:r>
          </w:p>
        </w:tc>
        <w:tc>
          <w:tcPr>
            <w:tcW w:w="1431" w:type="dxa"/>
            <w:shd w:val="clear" w:color="auto" w:fill="FFFFFF" w:themeFill="background1"/>
          </w:tcPr>
          <w:p w14:paraId="5A0A2B38" w14:textId="2A8572F4" w:rsidR="008F5AFA" w:rsidRPr="00227C1C" w:rsidRDefault="003E5283"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r>
            <w:r w:rsidR="00FA05E4" w:rsidRPr="00227C1C">
              <w:rPr>
                <w:rFonts w:eastAsia="Calibri" w:cstheme="minorHAnsi"/>
                <w:lang w:val="en-GB"/>
              </w:rPr>
              <w:instrText xml:space="preserve"> ADDIN EN.CITE &lt;EndNote&gt;&lt;Cite&gt;&lt;Author&gt;Powers&lt;/Author&gt;&lt;Year&gt;2015&lt;/Year&gt;&lt;RecNum&gt;3727&lt;/RecNum&gt;&lt;DisplayText&gt;[15]&lt;/DisplayText&gt;&lt;record&gt;&lt;rec-number&gt;3727&lt;/rec-number&gt;&lt;foreign-keys&gt;&lt;key app="EN" db-id="ea0wzta0n2p2rqexd0m59w2xersv0ere590v"&gt;3727&lt;/key&gt;&lt;/foreign-keys&gt;&lt;ref-type name="Journal Article"&gt;17&lt;/ref-type&gt;&lt;contributors&gt;&lt;authors&gt;&lt;author&gt;Powers, Abigail&lt;/author&gt;&lt;author&gt;Etkin, Amit&lt;/author&gt;&lt;author&gt;Gyurak, Anett&lt;/author&gt;&lt;author&gt;Bradley, Bekh&lt;/author&gt;&lt;author&gt;Jovanovic, Tanja&lt;/author&gt;&lt;/authors&gt;&lt;/contributors&gt;&lt;titles&gt;&lt;title&gt;Associations between childhood abuse, posttraumatic stress disorder, and implicit emotion regulation deficits: Evidence from a low-income, inner-city population&lt;/title&gt;&lt;secondary-title&gt;Psychiatry: Interpersonal and Biological Processes&lt;/secondary-title&gt;&lt;/titles&gt;&lt;periodical&gt;&lt;full-title&gt;Psychiatry: Interpersonal and Biological Processes&lt;/full-title&gt;&lt;/periodical&gt;&lt;pages&gt;251-264&lt;/pages&gt;&lt;volume&gt;78&lt;/volume&gt;&lt;number&gt;3&lt;/number&gt;&lt;dates&gt;&lt;year&gt;2015&lt;/year&gt;&lt;/dates&gt;&lt;urls&gt;&lt;related-urls&gt;&lt;url&gt;http://ovidsp.ovid.com/ovidweb.cgi?T=JS&amp;amp;CSC=Y&amp;amp;NEWS=N&amp;amp;PAGE=fulltext&amp;amp;D=psyc12&amp;amp;AN=2015-50910-010&lt;/url&gt;&lt;url&gt;http://search.library.nuigalway.ie/openurl/353GAL_INST/353GAL_services_page?sid=OVID:psycdb&amp;amp;id=pmid:&amp;amp;id=doi:10.1080%2F00332747.2015.1069656&amp;amp;issn=0033-2747&amp;amp;isbn=&amp;amp;volume=78&amp;amp;issue=3&amp;amp;spage=251&amp;amp;pages=251-264&amp;amp;date=2015&amp;amp;title=Psychiatry%3A+Interpersonal+and+Biological+Processes&amp;amp;atitle=Associations+between+childhood+abuse%2C+posttraumatic+stress+disorder%2C+and+implicit+emotion+regulation+deficits%3A+Evidence+from+a+low-income%2C+inner-city+population.&amp;amp;aulast=Powers&amp;amp;pid=%3Cauthor%3EPowers%2C+Abigail%3BEtkin%2C+Amit%3BGyurak%2C+Anett%3BBradley%2C+Bekh%3BJovanovic%2C+Tanja%3C%2Fauthor%3E%3CAN%3E2015-50910-010%3C%2FAN%3E%3CDT%3EJournal+Article%3C%2FDT%3E&lt;/url&gt;&lt;/related-urls&gt;&lt;/urls&gt;&lt;/record&gt;&lt;/Cite&gt;&lt;/EndNote&gt;</w:instrText>
            </w:r>
            <w:r w:rsidRPr="00227C1C">
              <w:rPr>
                <w:rFonts w:eastAsia="Calibri" w:cstheme="minorHAnsi"/>
                <w:lang w:val="en-GB"/>
              </w:rPr>
              <w:fldChar w:fldCharType="separate"/>
            </w:r>
            <w:r w:rsidR="00FA05E4" w:rsidRPr="00227C1C">
              <w:rPr>
                <w:rFonts w:eastAsia="Calibri" w:cstheme="minorHAnsi"/>
                <w:noProof/>
                <w:lang w:val="en-GB"/>
              </w:rPr>
              <w:t>[</w:t>
            </w:r>
            <w:hyperlink w:anchor="_ENREF_15" w:tooltip="Powers, 2015 #3727" w:history="1">
              <w:r w:rsidR="00FA05E4" w:rsidRPr="00227C1C">
                <w:rPr>
                  <w:rFonts w:eastAsia="Calibri" w:cstheme="minorHAnsi"/>
                  <w:noProof/>
                  <w:lang w:val="en-GB"/>
                </w:rPr>
                <w:t>15</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51F2340A" w14:textId="3CF3D215"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61DA7CDE" w14:textId="7E070D70"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Fletcher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4)</w:t>
            </w:r>
          </w:p>
        </w:tc>
        <w:tc>
          <w:tcPr>
            <w:tcW w:w="622" w:type="dxa"/>
            <w:shd w:val="clear" w:color="auto" w:fill="FFFFFF" w:themeFill="background1"/>
          </w:tcPr>
          <w:p w14:paraId="15F54D8F"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EAD128E"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50ADC6D9"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5B25703"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5C0E250"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3B6D0D6"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377656F1"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70CF3D8D" w14:textId="4EBB0B75" w:rsidR="005148C4" w:rsidRPr="00227C1C" w:rsidRDefault="00DC0C9C"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GbGV0Y2hlcjwvQXV0aG9yPjxZZWFyPjIwMTQ8L1llYXI+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UyLTk8L3BhZ2VzPjx2b2x1bWU+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GbGV0Y2hlcjwvQXV0aG9yPjxZZWFyPjIwMTQ8L1llYXI+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UyLTk8L3BhZ2VzPjx2b2x1bWU+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6" w:tooltip="Fletcher, 2014 #1306" w:history="1">
              <w:r w:rsidR="00FA05E4" w:rsidRPr="00227C1C">
                <w:rPr>
                  <w:rFonts w:eastAsia="Calibri" w:cstheme="minorHAnsi"/>
                  <w:noProof/>
                  <w:lang w:val="en-GB"/>
                </w:rPr>
                <w:t>16</w:t>
              </w:r>
            </w:hyperlink>
            <w:r w:rsidR="00FA05E4" w:rsidRPr="00227C1C">
              <w:rPr>
                <w:rFonts w:eastAsia="Calibri" w:cstheme="minorHAnsi"/>
                <w:noProof/>
                <w:lang w:val="en-GB"/>
              </w:rPr>
              <w:t>]</w:t>
            </w:r>
            <w:r w:rsidRPr="00227C1C">
              <w:rPr>
                <w:rFonts w:eastAsia="Calibri" w:cstheme="minorHAnsi"/>
                <w:lang w:val="en-GB"/>
              </w:rPr>
              <w:fldChar w:fldCharType="end"/>
            </w:r>
          </w:p>
        </w:tc>
      </w:tr>
      <w:tr w:rsidR="008F5AFA" w:rsidRPr="00227C1C" w14:paraId="0A0393C3" w14:textId="77777777"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6BBAF1F5" w14:textId="3EC37C88" w:rsidR="008F5AFA" w:rsidRPr="00227C1C" w:rsidRDefault="008F5AF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Nazarov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4)</w:t>
            </w:r>
          </w:p>
        </w:tc>
        <w:tc>
          <w:tcPr>
            <w:tcW w:w="622" w:type="dxa"/>
            <w:shd w:val="clear" w:color="auto" w:fill="FFFFFF" w:themeFill="background1"/>
          </w:tcPr>
          <w:p w14:paraId="7DE13212" w14:textId="5DF07A9B" w:rsidR="008F5AFA" w:rsidRPr="00227C1C" w:rsidRDefault="00575C15"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434AD64C" w14:textId="48B79108" w:rsidR="008F5AFA" w:rsidRPr="00227C1C" w:rsidRDefault="004D334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90C01E5" w14:textId="4543B16E" w:rsidR="008F5AFA" w:rsidRPr="00227C1C" w:rsidRDefault="004D334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CB17154" w14:textId="2BA15410" w:rsidR="008F5AFA" w:rsidRPr="00227C1C" w:rsidRDefault="002D7859"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E5573C3" w14:textId="6722A7B4" w:rsidR="008F5AFA" w:rsidRPr="00227C1C" w:rsidRDefault="002D7859"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F46EE49" w14:textId="50FA946A" w:rsidR="008F5AFA" w:rsidRPr="00227C1C" w:rsidRDefault="004D334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1F303652" w14:textId="381C7CFA" w:rsidR="008F5AFA" w:rsidRPr="00227C1C" w:rsidRDefault="004D3343"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5</w:t>
            </w:r>
          </w:p>
        </w:tc>
        <w:tc>
          <w:tcPr>
            <w:tcW w:w="1431" w:type="dxa"/>
            <w:shd w:val="clear" w:color="auto" w:fill="FFFFFF" w:themeFill="background1"/>
          </w:tcPr>
          <w:p w14:paraId="17A0AC6D" w14:textId="6F818794" w:rsidR="008F5AFA" w:rsidRPr="00227C1C" w:rsidRDefault="003E5283"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OYXphcm92PC9BdXRob3I+PFllYXI+MjAxNDwvWWVhcj48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OYXphcm92PC9BdXRob3I+PFllYXI+MjAxNDwvWWVhcj48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7" w:tooltip="Nazarov, 2014 #1272" w:history="1">
              <w:r w:rsidR="00FA05E4" w:rsidRPr="00227C1C">
                <w:rPr>
                  <w:rFonts w:eastAsia="Calibri" w:cstheme="minorHAnsi"/>
                  <w:noProof/>
                  <w:lang w:val="en-GB"/>
                </w:rPr>
                <w:t>17</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15ED65F3" w14:textId="597946D4"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53C35154" w14:textId="0182DFF4"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Nicol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4)</w:t>
            </w:r>
          </w:p>
        </w:tc>
        <w:tc>
          <w:tcPr>
            <w:tcW w:w="622" w:type="dxa"/>
            <w:shd w:val="clear" w:color="auto" w:fill="FFFFFF" w:themeFill="background1"/>
          </w:tcPr>
          <w:p w14:paraId="0713DA5C"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1FACC2E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1BDFCB2"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0941E4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D59FC3B" w14:textId="4E4BE769"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02E41FE"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49A68FF4"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1C9F0F8E" w14:textId="2D20677B" w:rsidR="005148C4" w:rsidRPr="00227C1C" w:rsidRDefault="00DC0C9C"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OaWNvbDwvQXV0aG9yPjxZZWFyPjIwMTQ8L1llYXI+PFJl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OaWNvbDwvQXV0aG9yPjxZZWFyPjIwMTQ8L1llYXI+PFJl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8" w:tooltip="Nicol, 2014 #1516" w:history="1">
              <w:r w:rsidR="00FA05E4" w:rsidRPr="00227C1C">
                <w:rPr>
                  <w:rFonts w:eastAsia="Calibri" w:cstheme="minorHAnsi"/>
                  <w:noProof/>
                  <w:lang w:val="en-GB"/>
                </w:rPr>
                <w:t>18</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2A144375" w14:textId="1D247A94"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F6CDABE" w14:textId="70B3518B"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Carvalho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4)</w:t>
            </w:r>
          </w:p>
        </w:tc>
        <w:tc>
          <w:tcPr>
            <w:tcW w:w="622" w:type="dxa"/>
            <w:shd w:val="clear" w:color="auto" w:fill="FFFFFF" w:themeFill="background1"/>
          </w:tcPr>
          <w:p w14:paraId="1E107F1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9E88DE9"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9992DCF"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47F5C4E"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504EAB7"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78AD21CE"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24F6C5F0"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1B7F37E4" w14:textId="35CBFC61" w:rsidR="005148C4" w:rsidRPr="00227C1C" w:rsidRDefault="00DC0C9C"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DYXJ2YWxobyBGZXJuYW5kbzwvQXV0aG9yPjxZZWFyPjIw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DYXJ2YWxobyBGZXJuYW5kbzwvQXV0aG9yPjxZZWFyPjIw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19" w:tooltip="Carvalho Fernando, 2014 #1234" w:history="1">
              <w:r w:rsidR="00FA05E4" w:rsidRPr="00227C1C">
                <w:rPr>
                  <w:rFonts w:eastAsia="Calibri" w:cstheme="minorHAnsi"/>
                  <w:noProof/>
                  <w:lang w:val="en-GB"/>
                </w:rPr>
                <w:t>19</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53A4ED9E" w14:textId="30471875"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7BC48D1B" w14:textId="784B2A31"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Scott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3)</w:t>
            </w:r>
          </w:p>
        </w:tc>
        <w:tc>
          <w:tcPr>
            <w:tcW w:w="622" w:type="dxa"/>
            <w:shd w:val="clear" w:color="auto" w:fill="FFFFFF" w:themeFill="background1"/>
          </w:tcPr>
          <w:p w14:paraId="3E663A39"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72D4687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59B842D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0CE93981"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A4FC5F4"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16A156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2DC4029C"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32821F24" w14:textId="62ED6856" w:rsidR="005148C4" w:rsidRPr="00227C1C" w:rsidRDefault="00DC0C9C"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TY290dDwvQXV0aG9yPjxZZWFyPjIwMTM8L1llYXI+PFJl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TY290dDwvQXV0aG9yPjxZZWFyPjIwMTM8L1llYXI+PFJl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20" w:tooltip="Scott, 2013 #77" w:history="1">
              <w:r w:rsidR="00FA05E4" w:rsidRPr="00227C1C">
                <w:rPr>
                  <w:rFonts w:eastAsia="Calibri" w:cstheme="minorHAnsi"/>
                  <w:noProof/>
                  <w:lang w:val="en-GB"/>
                </w:rPr>
                <w:t>20</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05E50E55" w14:textId="44F16B5D"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793CA328" w14:textId="0F86BA33"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Zheng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1)</w:t>
            </w:r>
          </w:p>
        </w:tc>
        <w:tc>
          <w:tcPr>
            <w:tcW w:w="622" w:type="dxa"/>
            <w:shd w:val="clear" w:color="auto" w:fill="FFFFFF" w:themeFill="background1"/>
          </w:tcPr>
          <w:p w14:paraId="264C30CA"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53F8879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00761C93"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E32E4C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117F9B09"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76B670F"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1E5D8C8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7CB0ACF7" w14:textId="1E976C51" w:rsidR="005148C4" w:rsidRPr="00227C1C" w:rsidRDefault="00DC0C9C"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aaGVuZzwvQXV0aG9yPjxZZWFyPjIwMTE8L1llYXI+PFJl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aaGVuZzwvQXV0aG9yPjxZZWFyPjIwMTE8L1llYXI+PFJl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21" w:tooltip="Zheng, 2011 #1226" w:history="1">
              <w:r w:rsidR="00FA05E4" w:rsidRPr="00227C1C">
                <w:rPr>
                  <w:rFonts w:eastAsia="Calibri" w:cstheme="minorHAnsi"/>
                  <w:noProof/>
                  <w:lang w:val="en-GB"/>
                </w:rPr>
                <w:t>21</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5415381D" w14:textId="20E88C4C"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3F638CF3" w14:textId="05F45BEA"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MaBeth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1)</w:t>
            </w:r>
          </w:p>
        </w:tc>
        <w:tc>
          <w:tcPr>
            <w:tcW w:w="622" w:type="dxa"/>
            <w:shd w:val="clear" w:color="auto" w:fill="FFFFFF" w:themeFill="background1"/>
          </w:tcPr>
          <w:p w14:paraId="69231759"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02439FB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77528538"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33CDA477"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732B420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D909D05"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0FE4B58A" w14:textId="77777777" w:rsidR="005148C4" w:rsidRPr="00227C1C" w:rsidRDefault="005148C4"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145B1029" w14:textId="124C753D" w:rsidR="005148C4" w:rsidRPr="00227C1C" w:rsidRDefault="00DC0C9C"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r>
            <w:r w:rsidR="00FA05E4" w:rsidRPr="00227C1C">
              <w:rPr>
                <w:rFonts w:eastAsia="Calibri" w:cstheme="minorHAnsi"/>
                <w:lang w:val="en-GB"/>
              </w:rPr>
              <w:instrText xml:space="preserve"> ADDIN EN.CITE &lt;EndNote&gt;&lt;Cite&gt;&lt;Author&gt;MaBeth&lt;/Author&gt;&lt;Year&gt;2011&lt;/Year&gt;&lt;RecNum&gt;57&lt;/RecNum&gt;&lt;DisplayText&gt;[22]&lt;/DisplayText&gt;&lt;record&gt;&lt;rec-number&gt;57&lt;/rec-number&gt;&lt;foreign-keys&gt;&lt;key app="EN" db-id="tz2de9zas9fppfeer5v5ptexa2522rzw20wv" timestamp="1518290969"&gt;57&lt;/key&gt;&lt;/foreign-keys&gt;&lt;ref-type name="Journal Article"&gt;17&lt;/ref-type&gt;&lt;contributors&gt;&lt;authors&gt;&lt;author&gt;MaBeth, A.&lt;/author&gt;&lt;author&gt;Gumley, A.&lt;/author&gt;&lt;author&gt;Schwannauer, M.&lt;/author&gt;&lt;author&gt;Fisher, R.&lt;/author&gt;&lt;/authors&gt;&lt;/contributors&gt;&lt;auth-address&gt;University of Glasgow, UK.&lt;/auth-address&gt;&lt;titles&gt;&lt;title&gt;Attachment states of mind, mentalization, and their correlates in a first-episode psychosis sample&lt;/title&gt;&lt;secondary-title&gt;Psychol Psychother&lt;/secondary-title&gt;&lt;alt-title&gt;Psychology and psychotherapy&lt;/alt-title&gt;&lt;/titles&gt;&lt;periodical&gt;&lt;full-title&gt;Psychol Psychother&lt;/full-title&gt;&lt;abbr-1&gt;Psychology and psychotherapy&lt;/abbr-1&gt;&lt;/periodical&gt;&lt;alt-periodical&gt;&lt;full-title&gt;Psychol Psychother&lt;/full-title&gt;&lt;abbr-1&gt;Psychology and psychotherapy&lt;/abbr-1&gt;&lt;/alt-periodical&gt;&lt;pages&gt;42-57; discussion 98-110&lt;/pages&gt;&lt;volume&gt;84&lt;/volume&gt;&lt;number&gt;1&lt;/number&gt;&lt;edition&gt;2011/03/01&lt;/edition&gt;&lt;keywords&gt;&lt;keyword&gt;Adolescent&lt;/keyword&gt;&lt;keyword&gt;Adult&lt;/keyword&gt;&lt;keyword&gt;Cross-Sectional Studies&lt;/keyword&gt;&lt;keyword&gt;Female&lt;/keyword&gt;&lt;keyword&gt;Humans&lt;/keyword&gt;&lt;keyword&gt;Male&lt;/keyword&gt;&lt;keyword&gt;*Object Attachment&lt;/keyword&gt;&lt;keyword&gt;Psychotic Disorders/*psychology&lt;/keyword&gt;&lt;keyword&gt;*Theory of Mind&lt;/keyword&gt;&lt;keyword&gt;Young Adult&lt;/keyword&gt;&lt;/keywords&gt;&lt;dates&gt;&lt;year&gt;2011&lt;/year&gt;&lt;pub-dates&gt;&lt;date&gt;Mar&lt;/date&gt;&lt;/pub-dates&gt;&lt;/dates&gt;&lt;isbn&gt;1476-0835&lt;/isbn&gt;&lt;accession-num&gt;22903830&lt;/accession-num&gt;&lt;urls&gt;&lt;/urls&gt;&lt;electronic-resource-num&gt;10.1348/147608310x530246&lt;/electronic-resource-num&gt;&lt;remote-database-provider&gt;NLM&lt;/remote-database-provider&gt;&lt;language&gt;eng&lt;/language&gt;&lt;/record&gt;&lt;/Cite&gt;&lt;/EndNote&gt;</w:instrText>
            </w:r>
            <w:r w:rsidRPr="00227C1C">
              <w:rPr>
                <w:rFonts w:eastAsia="Calibri" w:cstheme="minorHAnsi"/>
                <w:lang w:val="en-GB"/>
              </w:rPr>
              <w:fldChar w:fldCharType="separate"/>
            </w:r>
            <w:r w:rsidR="00FA05E4" w:rsidRPr="00227C1C">
              <w:rPr>
                <w:rFonts w:eastAsia="Calibri" w:cstheme="minorHAnsi"/>
                <w:noProof/>
                <w:lang w:val="en-GB"/>
              </w:rPr>
              <w:t>[</w:t>
            </w:r>
            <w:hyperlink w:anchor="_ENREF_22" w:tooltip="MaBeth, 2011 #57" w:history="1">
              <w:r w:rsidR="00FA05E4" w:rsidRPr="00227C1C">
                <w:rPr>
                  <w:rFonts w:eastAsia="Calibri" w:cstheme="minorHAnsi"/>
                  <w:noProof/>
                  <w:lang w:val="en-GB"/>
                </w:rPr>
                <w:t>22</w:t>
              </w:r>
            </w:hyperlink>
            <w:r w:rsidR="00FA05E4" w:rsidRPr="00227C1C">
              <w:rPr>
                <w:rFonts w:eastAsia="Calibri" w:cstheme="minorHAnsi"/>
                <w:noProof/>
                <w:lang w:val="en-GB"/>
              </w:rPr>
              <w:t>]</w:t>
            </w:r>
            <w:r w:rsidRPr="00227C1C">
              <w:rPr>
                <w:rFonts w:eastAsia="Calibri" w:cstheme="minorHAnsi"/>
                <w:lang w:val="en-GB"/>
              </w:rPr>
              <w:fldChar w:fldCharType="end"/>
            </w:r>
          </w:p>
        </w:tc>
      </w:tr>
      <w:tr w:rsidR="005148C4" w:rsidRPr="00227C1C" w14:paraId="7919FA99" w14:textId="0487B27D" w:rsidTr="0031456A">
        <w:trPr>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4D16873A" w14:textId="33A5BDBD"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Lysaker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1)</w:t>
            </w:r>
          </w:p>
        </w:tc>
        <w:tc>
          <w:tcPr>
            <w:tcW w:w="622" w:type="dxa"/>
            <w:shd w:val="clear" w:color="auto" w:fill="FFFFFF" w:themeFill="background1"/>
          </w:tcPr>
          <w:p w14:paraId="744E9BFA"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06C2B2D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N/A</w:t>
            </w:r>
          </w:p>
        </w:tc>
        <w:tc>
          <w:tcPr>
            <w:tcW w:w="746" w:type="dxa"/>
            <w:shd w:val="clear" w:color="auto" w:fill="FFFFFF" w:themeFill="background1"/>
          </w:tcPr>
          <w:p w14:paraId="7653C708"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07077173"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397FFDA"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93F151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441873A9"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3</w:t>
            </w:r>
          </w:p>
        </w:tc>
        <w:tc>
          <w:tcPr>
            <w:tcW w:w="1431" w:type="dxa"/>
            <w:shd w:val="clear" w:color="auto" w:fill="FFFFFF" w:themeFill="background1"/>
          </w:tcPr>
          <w:p w14:paraId="64D724B9" w14:textId="35B42432" w:rsidR="005148C4" w:rsidRPr="00227C1C" w:rsidRDefault="00DC0C9C"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MeXNha2VyPC9BdXRob3I+PFllYXI+MjAxMTwvWWVhcj48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MeXNha2VyPC9BdXRob3I+PFllYXI+MjAxMTwvWWVhcj48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23" w:tooltip="Lysaker, 2011 #1271" w:history="1">
              <w:r w:rsidR="00FA05E4" w:rsidRPr="00227C1C">
                <w:rPr>
                  <w:rFonts w:eastAsia="Calibri" w:cstheme="minorHAnsi"/>
                  <w:noProof/>
                  <w:lang w:val="en-GB"/>
                </w:rPr>
                <w:t>23</w:t>
              </w:r>
            </w:hyperlink>
            <w:r w:rsidR="00FA05E4" w:rsidRPr="00227C1C">
              <w:rPr>
                <w:rFonts w:eastAsia="Calibri" w:cstheme="minorHAnsi"/>
                <w:noProof/>
                <w:lang w:val="en-GB"/>
              </w:rPr>
              <w:t>]</w:t>
            </w:r>
            <w:r w:rsidRPr="00227C1C">
              <w:rPr>
                <w:rFonts w:eastAsia="Calibri" w:cstheme="minorHAnsi"/>
                <w:lang w:val="en-GB"/>
              </w:rPr>
              <w:fldChar w:fldCharType="end"/>
            </w:r>
          </w:p>
        </w:tc>
      </w:tr>
      <w:tr w:rsidR="00A01C0A" w:rsidRPr="00227C1C" w14:paraId="7D09048A" w14:textId="77777777" w:rsidTr="0031456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51750B94" w14:textId="087DFF46" w:rsidR="00A01C0A" w:rsidRPr="00227C1C" w:rsidRDefault="00A01C0A"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Pre</w:t>
            </w:r>
            <w:r w:rsidR="00DA14C1" w:rsidRPr="00227C1C">
              <w:rPr>
                <w:rFonts w:cstheme="minorHAnsi"/>
                <w:b w:val="0"/>
                <w:color w:val="000000" w:themeColor="text1"/>
                <w:shd w:val="clear" w:color="auto" w:fill="FFFFFF"/>
              </w:rPr>
              <w:t>is</w:t>
            </w:r>
            <w:r w:rsidR="00FA05E4" w:rsidRPr="00227C1C">
              <w:rPr>
                <w:rFonts w:cstheme="minorHAnsi"/>
                <w:b w:val="0"/>
                <w:color w:val="000000" w:themeColor="text1"/>
                <w:shd w:val="clear" w:color="auto" w:fill="FFFFFF"/>
              </w:rPr>
              <w:t>s</w:t>
            </w:r>
            <w:r w:rsidRPr="00227C1C">
              <w:rPr>
                <w:rFonts w:cstheme="minorHAnsi"/>
                <w:b w:val="0"/>
                <w:color w:val="000000" w:themeColor="text1"/>
                <w:shd w:val="clear" w:color="auto" w:fill="FFFFFF"/>
              </w:rPr>
              <w:t xml:space="preserve">ler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10)</w:t>
            </w:r>
          </w:p>
        </w:tc>
        <w:tc>
          <w:tcPr>
            <w:tcW w:w="622" w:type="dxa"/>
            <w:shd w:val="clear" w:color="auto" w:fill="FFFFFF" w:themeFill="background1"/>
          </w:tcPr>
          <w:p w14:paraId="124A0662" w14:textId="2DD66C37" w:rsidR="00A01C0A" w:rsidRPr="00227C1C" w:rsidRDefault="004C1C43"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3CE39A5E" w14:textId="16025087" w:rsidR="00A01C0A" w:rsidRPr="00227C1C" w:rsidRDefault="004C1C43"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02A5EDE8" w14:textId="71D7F6A6" w:rsidR="00A01C0A" w:rsidRPr="00227C1C" w:rsidRDefault="004C1C43"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2A48405" w14:textId="5B37B585" w:rsidR="00A01C0A" w:rsidRPr="00227C1C" w:rsidRDefault="001862D8"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6C698A22" w14:textId="033BA45C" w:rsidR="00A01C0A" w:rsidRPr="00227C1C" w:rsidRDefault="001862D8"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27E534C9" w14:textId="221D0643" w:rsidR="00A01C0A" w:rsidRPr="00227C1C" w:rsidRDefault="001862D8"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9" w:type="dxa"/>
            <w:shd w:val="clear" w:color="auto" w:fill="FFFFFF" w:themeFill="background1"/>
          </w:tcPr>
          <w:p w14:paraId="1F26D55E" w14:textId="4E85EB98" w:rsidR="00A01C0A" w:rsidRPr="00227C1C" w:rsidRDefault="001862D8" w:rsidP="004C6B1C">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t>6</w:t>
            </w:r>
          </w:p>
        </w:tc>
        <w:tc>
          <w:tcPr>
            <w:tcW w:w="1431" w:type="dxa"/>
            <w:shd w:val="clear" w:color="auto" w:fill="FFFFFF" w:themeFill="background1"/>
          </w:tcPr>
          <w:p w14:paraId="2FD44287" w14:textId="0CA29BC5" w:rsidR="00A01C0A" w:rsidRPr="00227C1C" w:rsidRDefault="00FA05E4" w:rsidP="00FA05E4">
            <w:pPr>
              <w:jc w:val="center"/>
              <w:cnfStyle w:val="000000100000" w:firstRow="0" w:lastRow="0" w:firstColumn="0" w:lastColumn="0" w:oddVBand="0" w:evenVBand="0" w:oddHBand="1"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r>
            <w:r w:rsidRPr="00227C1C">
              <w:rPr>
                <w:rFonts w:eastAsia="Calibri" w:cstheme="minorHAnsi"/>
                <w:lang w:val="en-GB"/>
              </w:rPr>
              <w:instrText xml:space="preserve"> ADDIN EN.CITE &lt;EndNote&gt;&lt;Cite&gt;&lt;Author&gt;Preißler&lt;/Author&gt;&lt;Year&gt;2010&lt;/Year&gt;&lt;RecNum&gt;3854&lt;/RecNum&gt;&lt;DisplayText&gt;[24]&lt;/DisplayText&gt;&lt;record&gt;&lt;rec-number&gt;3854&lt;/rec-number&gt;&lt;foreign-keys&gt;&lt;key app="EN" db-id="ea0wzta0n2p2rqexd0m59w2xersv0ere590v"&gt;3854&lt;/key&gt;&lt;/foreign-keys&gt;&lt;ref-type name="Journal Article"&gt;17&lt;/ref-type&gt;&lt;contributors&gt;&lt;authors&gt;&lt;author&gt;Preißler, Sandra&lt;/author&gt;&lt;author&gt;Dziobek, Isabel&lt;/author&gt;&lt;author&gt;Ritter, Kathrin&lt;/author&gt;&lt;author&gt;Heekeren, Hauke R.&lt;/author&gt;&lt;author&gt;Roepke, Stefan&lt;/author&gt;&lt;/authors&gt;&lt;/contributors&gt;&lt;titles&gt;&lt;title&gt;Social Cognition in Borderline Personality Disorder: Evidence for Disturbed Recognition of the Emotions, Thoughts, and Intentions of others&lt;/title&gt;&lt;secondary-title&gt;Frontiers in Behavioral Neuroscience&lt;/secondary-title&gt;&lt;/titles&gt;&lt;periodical&gt;&lt;full-title&gt;Frontiers in Behavioral Neuroscience&lt;/full-title&gt;&lt;/periodical&gt;&lt;pages&gt;182&lt;/pages&gt;&lt;volume&gt;4&lt;/volume&gt;&lt;dates&gt;&lt;year&gt;2010&lt;/year&gt;&lt;/dates&gt;&lt;publisher&gt;Frontiers Research Foundation&lt;/publisher&gt;&lt;isbn&gt;1662-5153&lt;/isbn&gt;&lt;accession-num&gt;PMC2999836&lt;/accession-num&gt;&lt;urls&gt;&lt;related-urls&gt;&lt;url&gt;http://www.ncbi.nlm.nih.gov/pmc/articles/PMC2999836/&lt;/url&gt;&lt;/related-urls&gt;&lt;/urls&gt;&lt;electronic-resource-num&gt;10.3389/fnbeh.2010.00182&lt;/electronic-resource-num&gt;&lt;remote-database-name&gt;Pmc&lt;/remote-database-name&gt;&lt;/record&gt;&lt;/Cite&gt;&lt;/EndNote&gt;</w:instrText>
            </w:r>
            <w:r w:rsidRPr="00227C1C">
              <w:rPr>
                <w:rFonts w:eastAsia="Calibri" w:cstheme="minorHAnsi"/>
                <w:lang w:val="en-GB"/>
              </w:rPr>
              <w:fldChar w:fldCharType="separate"/>
            </w:r>
            <w:r w:rsidRPr="00227C1C">
              <w:rPr>
                <w:rFonts w:eastAsia="Calibri" w:cstheme="minorHAnsi"/>
                <w:noProof/>
                <w:lang w:val="en-GB"/>
              </w:rPr>
              <w:t>[</w:t>
            </w:r>
            <w:hyperlink w:anchor="_ENREF_24" w:tooltip="Preißler, 2010 #3854" w:history="1">
              <w:r w:rsidRPr="00227C1C">
                <w:rPr>
                  <w:rFonts w:eastAsia="Calibri" w:cstheme="minorHAnsi"/>
                  <w:noProof/>
                  <w:lang w:val="en-GB"/>
                </w:rPr>
                <w:t>24</w:t>
              </w:r>
            </w:hyperlink>
            <w:r w:rsidRPr="00227C1C">
              <w:rPr>
                <w:rFonts w:eastAsia="Calibri" w:cstheme="minorHAnsi"/>
                <w:noProof/>
                <w:lang w:val="en-GB"/>
              </w:rPr>
              <w:t>]</w:t>
            </w:r>
            <w:r w:rsidRPr="00227C1C">
              <w:rPr>
                <w:rFonts w:eastAsia="Calibri" w:cstheme="minorHAnsi"/>
                <w:lang w:val="en-GB"/>
              </w:rPr>
              <w:fldChar w:fldCharType="end"/>
            </w:r>
          </w:p>
        </w:tc>
      </w:tr>
      <w:tr w:rsidR="005148C4" w:rsidRPr="00227C1C" w14:paraId="6E818775" w14:textId="2CA8B9B4" w:rsidTr="0031456A">
        <w:trPr>
          <w:trHeight w:val="383"/>
        </w:trPr>
        <w:tc>
          <w:tcPr>
            <w:cnfStyle w:val="001000000000" w:firstRow="0" w:lastRow="0" w:firstColumn="1" w:lastColumn="0" w:oddVBand="0" w:evenVBand="0" w:oddHBand="0" w:evenHBand="0" w:firstRowFirstColumn="0" w:firstRowLastColumn="0" w:lastRowFirstColumn="0" w:lastRowLastColumn="0"/>
            <w:tcW w:w="3402" w:type="dxa"/>
            <w:shd w:val="clear" w:color="auto" w:fill="FFFFFF" w:themeFill="background1"/>
          </w:tcPr>
          <w:p w14:paraId="74AFC879" w14:textId="763C740B" w:rsidR="005148C4" w:rsidRPr="00227C1C" w:rsidRDefault="00DC0C9C" w:rsidP="004C6B1C">
            <w:pPr>
              <w:jc w:val="center"/>
              <w:rPr>
                <w:rFonts w:cstheme="minorHAnsi"/>
                <w:b w:val="0"/>
                <w:color w:val="000000" w:themeColor="text1"/>
                <w:shd w:val="clear" w:color="auto" w:fill="FFFFFF"/>
              </w:rPr>
            </w:pPr>
            <w:r w:rsidRPr="00227C1C">
              <w:rPr>
                <w:rFonts w:cstheme="minorHAnsi"/>
                <w:b w:val="0"/>
                <w:color w:val="000000" w:themeColor="text1"/>
                <w:shd w:val="clear" w:color="auto" w:fill="FFFFFF"/>
              </w:rPr>
              <w:t xml:space="preserve">Donohoe </w:t>
            </w:r>
            <w:r w:rsidRPr="00227C1C">
              <w:rPr>
                <w:rFonts w:cstheme="minorHAnsi"/>
                <w:b w:val="0"/>
                <w:i/>
                <w:color w:val="000000" w:themeColor="text1"/>
                <w:shd w:val="clear" w:color="auto" w:fill="FFFFFF"/>
              </w:rPr>
              <w:t>et al.</w:t>
            </w:r>
            <w:r w:rsidRPr="00227C1C">
              <w:rPr>
                <w:rFonts w:cstheme="minorHAnsi"/>
                <w:b w:val="0"/>
                <w:color w:val="000000" w:themeColor="text1"/>
                <w:shd w:val="clear" w:color="auto" w:fill="FFFFFF"/>
              </w:rPr>
              <w:t xml:space="preserve"> (2008)</w:t>
            </w:r>
          </w:p>
        </w:tc>
        <w:tc>
          <w:tcPr>
            <w:tcW w:w="622" w:type="dxa"/>
            <w:shd w:val="clear" w:color="auto" w:fill="FFFFFF" w:themeFill="background1"/>
          </w:tcPr>
          <w:p w14:paraId="16AAC4C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667" w:type="dxa"/>
            <w:shd w:val="clear" w:color="auto" w:fill="FFFFFF" w:themeFill="background1"/>
          </w:tcPr>
          <w:p w14:paraId="304B61F4"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56F9A3CF"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6" w:type="dxa"/>
            <w:shd w:val="clear" w:color="auto" w:fill="FFFFFF" w:themeFill="background1"/>
          </w:tcPr>
          <w:p w14:paraId="420E11B1"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30C996CF"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1</w:t>
            </w:r>
          </w:p>
        </w:tc>
        <w:tc>
          <w:tcPr>
            <w:tcW w:w="746" w:type="dxa"/>
            <w:shd w:val="clear" w:color="auto" w:fill="FFFFFF" w:themeFill="background1"/>
          </w:tcPr>
          <w:p w14:paraId="40AB3F11"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0</w:t>
            </w:r>
          </w:p>
        </w:tc>
        <w:tc>
          <w:tcPr>
            <w:tcW w:w="749" w:type="dxa"/>
            <w:shd w:val="clear" w:color="auto" w:fill="FFFFFF" w:themeFill="background1"/>
          </w:tcPr>
          <w:p w14:paraId="049F4E0A" w14:textId="77777777" w:rsidR="005148C4" w:rsidRPr="00227C1C" w:rsidRDefault="005148C4" w:rsidP="004C6B1C">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t>4</w:t>
            </w:r>
          </w:p>
        </w:tc>
        <w:tc>
          <w:tcPr>
            <w:tcW w:w="1431" w:type="dxa"/>
            <w:shd w:val="clear" w:color="auto" w:fill="FFFFFF" w:themeFill="background1"/>
          </w:tcPr>
          <w:p w14:paraId="5FE908D4" w14:textId="06572C6E" w:rsidR="005148C4" w:rsidRPr="00227C1C" w:rsidRDefault="00DC0C9C" w:rsidP="00FA05E4">
            <w:pPr>
              <w:jc w:val="center"/>
              <w:cnfStyle w:val="000000000000" w:firstRow="0" w:lastRow="0" w:firstColumn="0" w:lastColumn="0" w:oddVBand="0" w:evenVBand="0" w:oddHBand="0" w:evenHBand="0" w:firstRowFirstColumn="0" w:firstRowLastColumn="0" w:lastRowFirstColumn="0" w:lastRowLastColumn="0"/>
              <w:rPr>
                <w:rFonts w:eastAsia="Calibri" w:cstheme="minorHAnsi"/>
                <w:lang w:val="en-GB"/>
              </w:rPr>
            </w:pPr>
            <w:r w:rsidRPr="00227C1C">
              <w:rPr>
                <w:rFonts w:eastAsia="Calibri" w:cstheme="minorHAnsi"/>
                <w:lang w:val="en-GB"/>
              </w:rPr>
              <w:fldChar w:fldCharType="begin">
                <w:fldData xml:space="preserve">PEVuZE5vdGU+PENpdGU+PEF1dGhvcj5Eb25vaG9lPC9BdXRob3I+PFllYXI+MjAwODwvWWVhcj48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ktMjc8L3BhZ2VzPjx2b2x1bWU+MTYxPC92b2x1bWU+PG51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Eb25vaG9lPC9BdXRob3I+PFllYXI+MjAwODwvWWVhcj48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ktMjc8L3BhZ2VzPjx2b2x1bWU+MTYxPC92b2x1bWU+PG51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Pr="00227C1C">
              <w:rPr>
                <w:rFonts w:eastAsia="Calibri" w:cstheme="minorHAnsi"/>
                <w:lang w:val="en-GB"/>
              </w:rPr>
            </w:r>
            <w:r w:rsidRPr="00227C1C">
              <w:rPr>
                <w:rFonts w:eastAsia="Calibri" w:cstheme="minorHAnsi"/>
                <w:lang w:val="en-GB"/>
              </w:rPr>
              <w:fldChar w:fldCharType="separate"/>
            </w:r>
            <w:r w:rsidR="00FA05E4" w:rsidRPr="00227C1C">
              <w:rPr>
                <w:rFonts w:eastAsia="Calibri" w:cstheme="minorHAnsi"/>
                <w:noProof/>
                <w:lang w:val="en-GB"/>
              </w:rPr>
              <w:t>[</w:t>
            </w:r>
            <w:hyperlink w:anchor="_ENREF_25" w:tooltip="Donohoe, 2008 #29" w:history="1">
              <w:r w:rsidR="00FA05E4" w:rsidRPr="00227C1C">
                <w:rPr>
                  <w:rFonts w:eastAsia="Calibri" w:cstheme="minorHAnsi"/>
                  <w:noProof/>
                  <w:lang w:val="en-GB"/>
                </w:rPr>
                <w:t>25</w:t>
              </w:r>
            </w:hyperlink>
            <w:r w:rsidR="00FA05E4" w:rsidRPr="00227C1C">
              <w:rPr>
                <w:rFonts w:eastAsia="Calibri" w:cstheme="minorHAnsi"/>
                <w:noProof/>
                <w:lang w:val="en-GB"/>
              </w:rPr>
              <w:t>]</w:t>
            </w:r>
            <w:r w:rsidRPr="00227C1C">
              <w:rPr>
                <w:rFonts w:eastAsia="Calibri" w:cstheme="minorHAnsi"/>
                <w:lang w:val="en-GB"/>
              </w:rPr>
              <w:fldChar w:fldCharType="end"/>
            </w:r>
          </w:p>
        </w:tc>
      </w:tr>
    </w:tbl>
    <w:p w14:paraId="7A368BB0" w14:textId="77777777" w:rsidR="008D1293" w:rsidRPr="00227C1C" w:rsidRDefault="008D1293" w:rsidP="004C6B1C">
      <w:pPr>
        <w:spacing w:after="0" w:line="240" w:lineRule="auto"/>
        <w:jc w:val="both"/>
        <w:rPr>
          <w:rFonts w:eastAsia="Calibri" w:cstheme="minorHAnsi"/>
          <w:lang w:val="en-GB"/>
        </w:rPr>
      </w:pPr>
    </w:p>
    <w:p w14:paraId="1999C644" w14:textId="3983ED7A" w:rsidR="009E4036" w:rsidRPr="00227C1C" w:rsidRDefault="007D06BF" w:rsidP="004C6B1C">
      <w:pPr>
        <w:spacing w:line="240" w:lineRule="auto"/>
        <w:jc w:val="both"/>
        <w:rPr>
          <w:rFonts w:cstheme="minorHAnsi"/>
          <w:color w:val="000000" w:themeColor="text1"/>
          <w:shd w:val="clear" w:color="auto" w:fill="FFFFFF"/>
        </w:rPr>
      </w:pPr>
      <w:r w:rsidRPr="00227C1C">
        <w:rPr>
          <w:rFonts w:eastAsia="Calibri" w:cstheme="minorHAnsi"/>
          <w:lang w:val="en-GB"/>
        </w:rPr>
        <w:t xml:space="preserve">Quality of evidence </w:t>
      </w:r>
      <w:r w:rsidR="00D80689" w:rsidRPr="00227C1C">
        <w:rPr>
          <w:rFonts w:eastAsia="Calibri" w:cstheme="minorHAnsi"/>
          <w:lang w:val="en-GB"/>
        </w:rPr>
        <w:t>adapted from</w:t>
      </w:r>
      <w:r w:rsidR="00B574C7" w:rsidRPr="00227C1C">
        <w:rPr>
          <w:rFonts w:eastAsia="Calibri" w:cstheme="minorHAnsi"/>
          <w:lang w:val="en-GB"/>
        </w:rPr>
        <w:t xml:space="preserve"> </w:t>
      </w:r>
      <w:r w:rsidR="001769F0" w:rsidRPr="00227C1C">
        <w:rPr>
          <w:rFonts w:eastAsia="Calibri" w:cstheme="minorHAnsi"/>
          <w:lang w:val="en-GB"/>
        </w:rPr>
        <w:t xml:space="preserve">Misiak et al. (2017) </w:t>
      </w:r>
      <w:r w:rsidR="001769F0" w:rsidRPr="00227C1C">
        <w:rPr>
          <w:rFonts w:eastAsia="Calibri" w:cstheme="minorHAnsi"/>
          <w:lang w:val="en-GB"/>
        </w:rPr>
        <w:fldChar w:fldCharType="begin">
          <w:fldData xml:space="preserve">PEVuZE5vdGU+PENpdGU+PEF1dGhvcj5NaXNpYWs8L0F1dGhvcj48WWVhcj4yMDE3PC9ZZWFyPjxS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GVkaXRpb24+MjAxNy8wNC8xOTwvZWRpdGlvbj48a2V5d29yZHM+PGtl
eXdvcmQ+Qmlwb2xhciBkaXNvcmRlcjwva2V5d29yZD48a2V5d29yZD5Db2duaXRpdmUgcGVyZm9y
bWFuY2U8L2tleXdvcmQ+PGtleXdvcmQ+Q3l0b2tpbmVzPC9rZXl3b3JkPjxrZXl3b3JkPkluZmxh
bW1hdGlvbjwva2V5d29yZD48a2V5d29yZD5JbnRlcmxldWtpbnM8L2tleXdvcmQ+PGtleXdvcmQ+
U2NoaXpvcGhyZW5pYTwva2V5d29yZD48L2tleXdvcmRzPjxkYXRlcz48eWVhcj4yMDE3PC95ZWFy
PjxwdWItZGF0ZXM+PGRhdGU+QXByIDEzPC9kYXRlPjwvcHViLWRhdGVzPjwvZGF0ZXM+PGlzYm4+
MDkyMC05OTY0PC9pc2JuPjxhY2Nlc3Npb24tbnVtPjI4NDE2MDkyPC9hY2Nlc3Npb24tbnVtPjx1
cmxzPjwvdXJscz48ZWxlY3Ryb25pYy1yZXNvdXJjZS1udW0+MTAuMTAxNi9qLnNjaHJlcy4yMDE3
LjA0LjAxNT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NaXNpYWs8L0F1dGhvcj48WWVhcj4yMDE3PC9ZZWFyPjxS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GVkaXRpb24+MjAxNy8wNC8xOTwvZWRpdGlvbj48a2V5d29yZHM+PGtl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001769F0" w:rsidRPr="00227C1C">
        <w:rPr>
          <w:rFonts w:eastAsia="Calibri" w:cstheme="minorHAnsi"/>
          <w:lang w:val="en-GB"/>
        </w:rPr>
      </w:r>
      <w:r w:rsidR="001769F0" w:rsidRPr="00227C1C">
        <w:rPr>
          <w:rFonts w:eastAsia="Calibri" w:cstheme="minorHAnsi"/>
          <w:lang w:val="en-GB"/>
        </w:rPr>
        <w:fldChar w:fldCharType="separate"/>
      </w:r>
      <w:r w:rsidR="00FA05E4" w:rsidRPr="00227C1C">
        <w:rPr>
          <w:rFonts w:eastAsia="Calibri" w:cstheme="minorHAnsi"/>
          <w:noProof/>
          <w:lang w:val="en-GB"/>
        </w:rPr>
        <w:t>[</w:t>
      </w:r>
      <w:hyperlink w:anchor="_ENREF_26" w:tooltip="Misiak, 2017 #1136" w:history="1">
        <w:r w:rsidR="00FA05E4" w:rsidRPr="00227C1C">
          <w:rPr>
            <w:rFonts w:eastAsia="Calibri" w:cstheme="minorHAnsi"/>
            <w:noProof/>
            <w:lang w:val="en-GB"/>
          </w:rPr>
          <w:t>26</w:t>
        </w:r>
      </w:hyperlink>
      <w:r w:rsidR="00FA05E4" w:rsidRPr="00227C1C">
        <w:rPr>
          <w:rFonts w:eastAsia="Calibri" w:cstheme="minorHAnsi"/>
          <w:noProof/>
          <w:lang w:val="en-GB"/>
        </w:rPr>
        <w:t>]</w:t>
      </w:r>
      <w:r w:rsidR="001769F0" w:rsidRPr="00227C1C">
        <w:rPr>
          <w:rFonts w:eastAsia="Calibri" w:cstheme="minorHAnsi"/>
          <w:lang w:val="en-GB"/>
        </w:rPr>
        <w:fldChar w:fldCharType="end"/>
      </w:r>
      <w:r w:rsidR="001769F0" w:rsidRPr="00227C1C">
        <w:rPr>
          <w:rFonts w:eastAsia="Calibri" w:cstheme="minorHAnsi"/>
          <w:lang w:val="en-GB"/>
        </w:rPr>
        <w:t xml:space="preserve"> </w:t>
      </w:r>
      <w:r w:rsidR="00A64D76" w:rsidRPr="00227C1C">
        <w:rPr>
          <w:rFonts w:eastAsia="Calibri" w:cstheme="minorHAnsi"/>
          <w:lang w:val="en-GB"/>
        </w:rPr>
        <w:t>an</w:t>
      </w:r>
      <w:r w:rsidR="001769F0" w:rsidRPr="00227C1C">
        <w:rPr>
          <w:rFonts w:eastAsia="Calibri" w:cstheme="minorHAnsi"/>
          <w:lang w:val="en-GB"/>
        </w:rPr>
        <w:t xml:space="preserve">d Bauer et al. (2014) </w:t>
      </w:r>
      <w:r w:rsidR="001769F0" w:rsidRPr="00227C1C">
        <w:rPr>
          <w:rFonts w:eastAsia="Calibri" w:cstheme="minorHAnsi"/>
          <w:lang w:val="en-GB"/>
        </w:rPr>
        <w:fldChar w:fldCharType="begin">
          <w:fldData xml:space="preserve">PEVuZE5vdGU+PENpdGU+PEF1dGhvcj5CYXVlcjwvQXV0aG9yPjxZZWFyPjIwMTQ8L1llYXI+PFJl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</w:fldData>
        </w:fldChar>
      </w:r>
      <w:r w:rsidR="00FA05E4" w:rsidRPr="00227C1C">
        <w:rPr>
          <w:rFonts w:eastAsia="Calibri" w:cstheme="minorHAnsi"/>
          <w:lang w:val="en-GB"/>
        </w:rPr>
        <w:instrText xml:space="preserve"> ADDIN EN.CITE </w:instrText>
      </w:r>
      <w:r w:rsidR="00FA05E4" w:rsidRPr="00227C1C">
        <w:rPr>
          <w:rFonts w:eastAsia="Calibri" w:cstheme="minorHAnsi"/>
          <w:lang w:val="en-GB"/>
        </w:rPr>
        <w:fldChar w:fldCharType="begin">
          <w:fldData xml:space="preserve">PEVuZE5vdGU+PENpdGU+PEF1dGhvcj5CYXVlcjwvQXV0aG9yPjxZZWFyPjIwMTQ8L1llYXI+PFJl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</w:fldData>
        </w:fldChar>
      </w:r>
      <w:r w:rsidR="00FA05E4" w:rsidRPr="00227C1C">
        <w:rPr>
          <w:rFonts w:eastAsia="Calibri" w:cstheme="minorHAnsi"/>
          <w:lang w:val="en-GB"/>
        </w:rPr>
        <w:instrText xml:space="preserve"> ADDIN EN.CITE.DATA </w:instrText>
      </w:r>
      <w:r w:rsidR="00FA05E4" w:rsidRPr="00227C1C">
        <w:rPr>
          <w:rFonts w:eastAsia="Calibri" w:cstheme="minorHAnsi"/>
          <w:lang w:val="en-GB"/>
        </w:rPr>
      </w:r>
      <w:r w:rsidR="00FA05E4" w:rsidRPr="00227C1C">
        <w:rPr>
          <w:rFonts w:eastAsia="Calibri" w:cstheme="minorHAnsi"/>
          <w:lang w:val="en-GB"/>
        </w:rPr>
        <w:fldChar w:fldCharType="end"/>
      </w:r>
      <w:r w:rsidR="001769F0" w:rsidRPr="00227C1C">
        <w:rPr>
          <w:rFonts w:eastAsia="Calibri" w:cstheme="minorHAnsi"/>
          <w:lang w:val="en-GB"/>
        </w:rPr>
      </w:r>
      <w:r w:rsidR="001769F0" w:rsidRPr="00227C1C">
        <w:rPr>
          <w:rFonts w:eastAsia="Calibri" w:cstheme="minorHAnsi"/>
          <w:lang w:val="en-GB"/>
        </w:rPr>
        <w:fldChar w:fldCharType="separate"/>
      </w:r>
      <w:r w:rsidR="00FA05E4" w:rsidRPr="00227C1C">
        <w:rPr>
          <w:rFonts w:eastAsia="Calibri" w:cstheme="minorHAnsi"/>
          <w:noProof/>
          <w:lang w:val="en-GB"/>
        </w:rPr>
        <w:t>[</w:t>
      </w:r>
      <w:hyperlink w:anchor="_ENREF_27" w:tooltip="Bauer, 2014 #981" w:history="1">
        <w:r w:rsidR="00FA05E4" w:rsidRPr="00227C1C">
          <w:rPr>
            <w:rFonts w:eastAsia="Calibri" w:cstheme="minorHAnsi"/>
            <w:noProof/>
            <w:lang w:val="en-GB"/>
          </w:rPr>
          <w:t>27</w:t>
        </w:r>
      </w:hyperlink>
      <w:r w:rsidR="00FA05E4" w:rsidRPr="00227C1C">
        <w:rPr>
          <w:rFonts w:eastAsia="Calibri" w:cstheme="minorHAnsi"/>
          <w:noProof/>
          <w:lang w:val="en-GB"/>
        </w:rPr>
        <w:t>]</w:t>
      </w:r>
      <w:r w:rsidR="001769F0" w:rsidRPr="00227C1C">
        <w:rPr>
          <w:rFonts w:eastAsia="Calibri" w:cstheme="minorHAnsi"/>
          <w:lang w:val="en-GB"/>
        </w:rPr>
        <w:fldChar w:fldCharType="end"/>
      </w:r>
      <w:r w:rsidR="005677C0" w:rsidRPr="00227C1C">
        <w:rPr>
          <w:rFonts w:eastAsia="Calibri" w:cstheme="minorHAnsi"/>
          <w:lang w:val="en-GB"/>
        </w:rPr>
        <w:t xml:space="preserve">: </w:t>
      </w:r>
      <w:r w:rsidR="0058312A" w:rsidRPr="00227C1C">
        <w:rPr>
          <w:rFonts w:cstheme="minorHAnsi"/>
          <w:color w:val="000000" w:themeColor="text1"/>
          <w:shd w:val="clear" w:color="auto" w:fill="FFFFFF"/>
        </w:rPr>
        <w:t>(1) The clinical sample was representative of the target population (eligible cases were recruited in hospitals and/or mental health services settings with a diagnosis based on well-established clinical diagnostic manuals), (2) The clinical sample was appropriately matched to the control group (patients and controls matched for at least two confounding variables: age and/or sex and/or education level and/or body mass index), (3) The authors performed sample size calculations and/or power analysis, (4) The study used well-established measures of early life stress and attachment styles, (5) The study used well-established measures of social cogniti</w:t>
      </w:r>
      <w:r w:rsidR="00927E8D" w:rsidRPr="00227C1C">
        <w:rPr>
          <w:rFonts w:cstheme="minorHAnsi"/>
          <w:color w:val="000000" w:themeColor="text1"/>
          <w:shd w:val="clear" w:color="auto" w:fill="FFFFFF"/>
        </w:rPr>
        <w:t>on</w:t>
      </w:r>
      <w:r w:rsidR="0058312A" w:rsidRPr="00227C1C">
        <w:rPr>
          <w:rFonts w:cstheme="minorHAnsi"/>
          <w:color w:val="000000" w:themeColor="text1"/>
          <w:shd w:val="clear" w:color="auto" w:fill="FFFFFF"/>
        </w:rPr>
        <w:t xml:space="preserve">, (6) The authors reported effect sizes and/or confidence intervals of their main findings. </w:t>
      </w:r>
      <w:r w:rsidR="009E4036" w:rsidRPr="00227C1C">
        <w:rPr>
          <w:rFonts w:cstheme="minorHAnsi"/>
          <w:color w:val="000000" w:themeColor="text1"/>
          <w:shd w:val="clear" w:color="auto" w:fill="FFFFFF"/>
        </w:rPr>
        <w:t xml:space="preserve">Each item was scored one point if the criterion was met and the overall quality score was calculated by adding up all the items. </w:t>
      </w:r>
    </w:p>
    <w:p w14:paraId="293DA1B1" w14:textId="0B26092C" w:rsidR="002E1742" w:rsidRPr="00151A43" w:rsidRDefault="00151A43" w:rsidP="00151A43">
      <w:pPr>
        <w:spacing w:after="0" w:line="240" w:lineRule="auto"/>
        <w:jc w:val="both"/>
        <w:rPr>
          <w:rFonts w:eastAsia="Calibri" w:cstheme="minorHAnsi"/>
          <w:lang w:val="en-GB"/>
        </w:rPr>
      </w:pPr>
      <w:r w:rsidRPr="00227C1C">
        <w:rPr>
          <w:rFonts w:eastAsia="Calibri" w:cstheme="minorHAnsi"/>
          <w:lang w:val="en-GB"/>
        </w:rPr>
        <w:t>N/A – non-applicable</w:t>
      </w:r>
    </w:p>
    <w:p w14:paraId="15511F82" w14:textId="77777777" w:rsidR="00475456" w:rsidRDefault="00475456" w:rsidP="00086319">
      <w:pPr>
        <w:spacing w:after="0" w:line="480" w:lineRule="auto"/>
        <w:jc w:val="center"/>
        <w:rPr>
          <w:rFonts w:cstheme="minorHAnsi"/>
          <w:b/>
        </w:rPr>
      </w:pPr>
    </w:p>
    <w:p w14:paraId="3FEDF1E8" w14:textId="25ED227F" w:rsidR="00FD7AC2" w:rsidRPr="00151A43" w:rsidRDefault="007D06BF" w:rsidP="00086319">
      <w:pPr>
        <w:spacing w:after="0" w:line="480" w:lineRule="auto"/>
        <w:jc w:val="center"/>
        <w:rPr>
          <w:rFonts w:cstheme="minorHAnsi"/>
          <w:b/>
        </w:rPr>
      </w:pPr>
      <w:r w:rsidRPr="00151A43">
        <w:rPr>
          <w:rFonts w:cstheme="minorHAnsi"/>
          <w:b/>
        </w:rPr>
        <w:lastRenderedPageBreak/>
        <w:t>References</w:t>
      </w:r>
    </w:p>
    <w:p w14:paraId="08ECD18E" w14:textId="77777777" w:rsidR="00FA05E4" w:rsidRPr="00151A43" w:rsidRDefault="00FD7AC2" w:rsidP="00FA05E4">
      <w:pPr>
        <w:spacing w:after="0" w:line="240" w:lineRule="auto"/>
        <w:jc w:val="both"/>
        <w:rPr>
          <w:rFonts w:ascii="Calibri" w:hAnsi="Calibri" w:cstheme="minorHAnsi"/>
          <w:noProof/>
        </w:rPr>
      </w:pPr>
      <w:r w:rsidRPr="00151A43">
        <w:rPr>
          <w:rFonts w:cstheme="minorHAnsi"/>
          <w:noProof/>
          <w:lang w:val="en-US"/>
        </w:rPr>
        <w:fldChar w:fldCharType="begin"/>
      </w:r>
      <w:r w:rsidRPr="00151A43">
        <w:rPr>
          <w:rFonts w:cstheme="minorHAnsi"/>
        </w:rPr>
        <w:instrText xml:space="preserve"> ADDIN EN.REFLIST </w:instrText>
      </w:r>
      <w:r w:rsidRPr="00151A43">
        <w:rPr>
          <w:rFonts w:cstheme="minorHAnsi"/>
          <w:noProof/>
          <w:lang w:val="en-US"/>
        </w:rPr>
        <w:fldChar w:fldCharType="separate"/>
      </w:r>
      <w:bookmarkStart w:id="1" w:name="_ENREF_1"/>
      <w:r w:rsidR="00FA05E4" w:rsidRPr="00151A43">
        <w:rPr>
          <w:rFonts w:ascii="Calibri" w:hAnsi="Calibri" w:cstheme="minorHAnsi"/>
          <w:noProof/>
        </w:rPr>
        <w:t>[1] Schalinski I, Teicher MH, Carolus AM, Rockstroh B. Defining the impact of childhood adversities on cognitive deficits in psychosis: An exploratory analysis. Schizophrenia research. 2017:No Pagination Specified.</w:t>
      </w:r>
      <w:bookmarkEnd w:id="1"/>
    </w:p>
    <w:p w14:paraId="6A947453" w14:textId="77777777" w:rsidR="00FA05E4" w:rsidRPr="00151A43" w:rsidRDefault="00FA05E4" w:rsidP="00FA05E4">
      <w:pPr>
        <w:spacing w:after="0" w:line="240" w:lineRule="auto"/>
        <w:jc w:val="both"/>
        <w:rPr>
          <w:rFonts w:ascii="Calibri" w:hAnsi="Calibri" w:cstheme="minorHAnsi"/>
          <w:noProof/>
        </w:rPr>
      </w:pPr>
      <w:bookmarkStart w:id="2" w:name="_ENREF_2"/>
      <w:r w:rsidRPr="00151A43">
        <w:rPr>
          <w:rFonts w:ascii="Calibri" w:hAnsi="Calibri" w:cstheme="minorHAnsi"/>
          <w:noProof/>
        </w:rPr>
        <w:t>[2] Kilian S, Asmal L, Chiliza B, Olivier MR, Phahladira L, Scheffler F, et al. Childhood adversity and cognitive function in schizophrenia spectrum disorders and healthy controls: Evidence for an association between neglect and social cognition. Psychological medicine. 2017:No Pagination Specified.</w:t>
      </w:r>
      <w:bookmarkEnd w:id="2"/>
    </w:p>
    <w:p w14:paraId="0BCF93E4" w14:textId="77777777" w:rsidR="00FA05E4" w:rsidRPr="00151A43" w:rsidRDefault="00FA05E4" w:rsidP="00FA05E4">
      <w:pPr>
        <w:spacing w:after="0" w:line="240" w:lineRule="auto"/>
        <w:jc w:val="both"/>
        <w:rPr>
          <w:rFonts w:ascii="Calibri" w:hAnsi="Calibri" w:cstheme="minorHAnsi"/>
          <w:noProof/>
        </w:rPr>
      </w:pPr>
      <w:bookmarkStart w:id="3" w:name="_ENREF_3"/>
      <w:r w:rsidRPr="00151A43">
        <w:rPr>
          <w:rFonts w:ascii="Calibri" w:hAnsi="Calibri" w:cstheme="minorHAnsi"/>
          <w:noProof/>
        </w:rPr>
        <w:t>[3] Koelkebeck K, Liedtke C, Kohl W, Alferink J, Kret ME. Attachment style moderates theory of mind abilities in depression. Journal of affective disorders. 2017;213:156-60.</w:t>
      </w:r>
      <w:bookmarkEnd w:id="3"/>
    </w:p>
    <w:p w14:paraId="55DC5E80" w14:textId="77777777" w:rsidR="00FA05E4" w:rsidRPr="00151A43" w:rsidRDefault="00FA05E4" w:rsidP="00FA05E4">
      <w:pPr>
        <w:spacing w:after="0" w:line="240" w:lineRule="auto"/>
        <w:jc w:val="both"/>
        <w:rPr>
          <w:rFonts w:ascii="Calibri" w:hAnsi="Calibri" w:cstheme="minorHAnsi"/>
          <w:noProof/>
        </w:rPr>
      </w:pPr>
      <w:bookmarkStart w:id="4" w:name="_ENREF_4"/>
      <w:r w:rsidRPr="00151A43">
        <w:rPr>
          <w:rFonts w:ascii="Calibri" w:hAnsi="Calibri" w:cstheme="minorHAnsi"/>
          <w:noProof/>
        </w:rPr>
        <w:t>[4] Jimenez E, Sole B, Arias B, Mitjans M, Varo C, Reinares M, et al. Impact of childhood trauma on cognitive profile in bipolar disorder. Bipolar disorders. 2017;19:363-74.</w:t>
      </w:r>
      <w:bookmarkEnd w:id="4"/>
    </w:p>
    <w:p w14:paraId="37939406" w14:textId="77777777" w:rsidR="00FA05E4" w:rsidRPr="00151A43" w:rsidRDefault="00FA05E4" w:rsidP="00FA05E4">
      <w:pPr>
        <w:spacing w:after="0" w:line="240" w:lineRule="auto"/>
        <w:jc w:val="both"/>
        <w:rPr>
          <w:rFonts w:ascii="Calibri" w:hAnsi="Calibri" w:cstheme="minorHAnsi"/>
          <w:noProof/>
        </w:rPr>
      </w:pPr>
      <w:bookmarkStart w:id="5" w:name="_ENREF_5"/>
      <w:r w:rsidRPr="00151A43">
        <w:rPr>
          <w:rFonts w:ascii="Calibri" w:hAnsi="Calibri" w:cstheme="minorHAnsi"/>
          <w:noProof/>
        </w:rPr>
        <w:t>[5] Palmier-Claus J, Berry K, Darrell-Berry H, Emsley R, Parker S, Drake R, et al. Childhood adversity and social functioning in psychosis: Exploring clinical and cognitive mediators. Psychiatry research. 2016;238:25-32.</w:t>
      </w:r>
      <w:bookmarkEnd w:id="5"/>
    </w:p>
    <w:p w14:paraId="798AA9B2" w14:textId="77777777" w:rsidR="00FA05E4" w:rsidRPr="00151A43" w:rsidRDefault="00FA05E4" w:rsidP="00FA05E4">
      <w:pPr>
        <w:spacing w:after="0" w:line="240" w:lineRule="auto"/>
        <w:jc w:val="both"/>
        <w:rPr>
          <w:rFonts w:ascii="Calibri" w:hAnsi="Calibri" w:cstheme="minorHAnsi"/>
          <w:noProof/>
        </w:rPr>
      </w:pPr>
      <w:bookmarkStart w:id="6" w:name="_ENREF_6"/>
      <w:r w:rsidRPr="00151A43">
        <w:rPr>
          <w:rFonts w:ascii="Calibri" w:hAnsi="Calibri" w:cstheme="minorHAnsi"/>
          <w:noProof/>
        </w:rPr>
        <w:t>[6] Olbert CM, Penn DL, Reise SP, Horan WP, Kern RS, Lee J, et al. Assessment of attachment in psychosis: A psychometric cause for concern. Psychiatry research. 2016;246:77-83.</w:t>
      </w:r>
      <w:bookmarkEnd w:id="6"/>
    </w:p>
    <w:p w14:paraId="66576A54" w14:textId="77777777" w:rsidR="00FA05E4" w:rsidRPr="00151A43" w:rsidRDefault="00FA05E4" w:rsidP="00FA05E4">
      <w:pPr>
        <w:spacing w:after="0" w:line="240" w:lineRule="auto"/>
        <w:jc w:val="both"/>
        <w:rPr>
          <w:rFonts w:ascii="Calibri" w:hAnsi="Calibri" w:cstheme="minorHAnsi"/>
          <w:noProof/>
        </w:rPr>
      </w:pPr>
      <w:bookmarkStart w:id="7" w:name="_ENREF_7"/>
      <w:r w:rsidRPr="00151A43">
        <w:rPr>
          <w:rFonts w:ascii="Calibri" w:hAnsi="Calibri" w:cstheme="minorHAnsi"/>
          <w:noProof/>
        </w:rPr>
        <w:t>[7] Garcia M, Montalvo I, Creus M, Cabezas A, Sole M, Algora MJ, et al. Sex differences in the effect of childhood trauma on the clinical expression of early psychosis. Comprehensive psychiatry. 2016;68:86-96.</w:t>
      </w:r>
      <w:bookmarkEnd w:id="7"/>
    </w:p>
    <w:p w14:paraId="79FE41B6" w14:textId="77777777" w:rsidR="00FA05E4" w:rsidRPr="00151A43" w:rsidRDefault="00FA05E4" w:rsidP="00FA05E4">
      <w:pPr>
        <w:spacing w:after="0" w:line="240" w:lineRule="auto"/>
        <w:jc w:val="both"/>
        <w:rPr>
          <w:rFonts w:ascii="Calibri" w:hAnsi="Calibri" w:cstheme="minorHAnsi"/>
          <w:noProof/>
        </w:rPr>
      </w:pPr>
      <w:bookmarkStart w:id="8" w:name="_ENREF_8"/>
      <w:r w:rsidRPr="00151A43">
        <w:rPr>
          <w:rFonts w:ascii="Calibri" w:hAnsi="Calibri" w:cstheme="minorHAnsi"/>
          <w:noProof/>
        </w:rPr>
        <w:t>[8] Brune M, Walden S, Edel MA, Dimaggio G. Mentalization of complex emotions in borderline personality disorder: The impact of parenting and exposure to trauma on the performance in a novel cartoon-based task. Comprehensive psychiatry. 2016;64:29-37.</w:t>
      </w:r>
      <w:bookmarkEnd w:id="8"/>
    </w:p>
    <w:p w14:paraId="2E7A8318" w14:textId="77777777" w:rsidR="00FA05E4" w:rsidRPr="00151A43" w:rsidRDefault="00FA05E4" w:rsidP="00FA05E4">
      <w:pPr>
        <w:spacing w:after="0" w:line="240" w:lineRule="auto"/>
        <w:jc w:val="both"/>
        <w:rPr>
          <w:rFonts w:ascii="Calibri" w:hAnsi="Calibri" w:cstheme="minorHAnsi"/>
          <w:noProof/>
        </w:rPr>
      </w:pPr>
      <w:bookmarkStart w:id="9" w:name="_ENREF_9"/>
      <w:r w:rsidRPr="00151A43">
        <w:rPr>
          <w:rFonts w:ascii="Calibri" w:hAnsi="Calibri" w:cstheme="minorHAnsi"/>
          <w:noProof/>
        </w:rPr>
        <w:t>[9] Petersen R, Brakoulias V, Langdon R. An experimental investigation of mentalization ability in borderline personality disorder. Comprehensive psychiatry. 2016;64:12-21.</w:t>
      </w:r>
      <w:bookmarkEnd w:id="9"/>
    </w:p>
    <w:p w14:paraId="5D60A83A" w14:textId="77777777" w:rsidR="00FA05E4" w:rsidRPr="00151A43" w:rsidRDefault="00FA05E4" w:rsidP="00FA05E4">
      <w:pPr>
        <w:spacing w:after="0" w:line="240" w:lineRule="auto"/>
        <w:jc w:val="both"/>
        <w:rPr>
          <w:rFonts w:ascii="Calibri" w:hAnsi="Calibri" w:cstheme="minorHAnsi"/>
          <w:noProof/>
        </w:rPr>
      </w:pPr>
      <w:bookmarkStart w:id="10" w:name="_ENREF_10"/>
      <w:r w:rsidRPr="00151A43">
        <w:rPr>
          <w:rFonts w:ascii="Calibri" w:hAnsi="Calibri" w:cstheme="minorHAnsi"/>
          <w:noProof/>
        </w:rPr>
        <w:t>[10] Beeney JE, Stepp SD, Hallquist MN, Scott LN, Wright AG, Ellison WD, et al. Attachment and social cognition in borderline personality disorder: Specificity in relation to antisocial and avoidant personality disorders. Personality disorders. 2015;6:207-15.</w:t>
      </w:r>
      <w:bookmarkEnd w:id="10"/>
    </w:p>
    <w:p w14:paraId="61ECD941" w14:textId="77777777" w:rsidR="00FA05E4" w:rsidRPr="00151A43" w:rsidRDefault="00FA05E4" w:rsidP="00FA05E4">
      <w:pPr>
        <w:spacing w:after="0" w:line="240" w:lineRule="auto"/>
        <w:jc w:val="both"/>
        <w:rPr>
          <w:rFonts w:ascii="Calibri" w:hAnsi="Calibri" w:cstheme="minorHAnsi"/>
          <w:noProof/>
        </w:rPr>
      </w:pPr>
      <w:bookmarkStart w:id="11" w:name="_ENREF_11"/>
      <w:r w:rsidRPr="00151A43">
        <w:rPr>
          <w:rFonts w:ascii="Calibri" w:hAnsi="Calibri" w:cstheme="minorHAnsi"/>
          <w:noProof/>
        </w:rPr>
        <w:t>[11] Gunther V, Dannlowski U, Kersting A, Suslow T. Associations between childhood maltreatment and emotion processing biases in major depression: results from a dot-probe task. BMC psychiatry. 2015;15:123.</w:t>
      </w:r>
      <w:bookmarkEnd w:id="11"/>
    </w:p>
    <w:p w14:paraId="4A62C303" w14:textId="77777777" w:rsidR="00FA05E4" w:rsidRPr="00151A43" w:rsidRDefault="00FA05E4" w:rsidP="00FA05E4">
      <w:pPr>
        <w:spacing w:after="0" w:line="240" w:lineRule="auto"/>
        <w:jc w:val="both"/>
        <w:rPr>
          <w:rFonts w:ascii="Calibri" w:hAnsi="Calibri" w:cstheme="minorHAnsi"/>
          <w:noProof/>
        </w:rPr>
      </w:pPr>
      <w:bookmarkStart w:id="12" w:name="_ENREF_12"/>
      <w:r w:rsidRPr="00151A43">
        <w:rPr>
          <w:rFonts w:ascii="Calibri" w:hAnsi="Calibri" w:cstheme="minorHAnsi"/>
          <w:noProof/>
        </w:rPr>
        <w:t>[12] Russo M, Mahon K, Shanahan M, Solon C, Ramjas E, Turpin J, et al. The association between childhood trauma and facial emotion recognition in adults with bipolar disorder. Psychiatry research. 2015;229:771-6.</w:t>
      </w:r>
      <w:bookmarkEnd w:id="12"/>
    </w:p>
    <w:p w14:paraId="2DDFA4E8" w14:textId="77777777" w:rsidR="00FA05E4" w:rsidRPr="00151A43" w:rsidRDefault="00FA05E4" w:rsidP="00FA05E4">
      <w:pPr>
        <w:spacing w:after="0" w:line="240" w:lineRule="auto"/>
        <w:jc w:val="both"/>
        <w:rPr>
          <w:rFonts w:ascii="Calibri" w:hAnsi="Calibri" w:cstheme="minorHAnsi"/>
          <w:noProof/>
        </w:rPr>
      </w:pPr>
      <w:bookmarkStart w:id="13" w:name="_ENREF_13"/>
      <w:r w:rsidRPr="00151A43">
        <w:rPr>
          <w:rFonts w:ascii="Calibri" w:hAnsi="Calibri" w:cstheme="minorHAnsi"/>
          <w:noProof/>
        </w:rPr>
        <w:t>[13] Nazarov A, Frewen P, Oremus C, Schellenberg EG, McKinnon MC, Lanius R. Comprehension of affective prosody in women with post-traumatic stress disorder related to childhood abuse. Acta psychiatrica Scandinavica. 2015;131:342-9.</w:t>
      </w:r>
      <w:bookmarkEnd w:id="13"/>
    </w:p>
    <w:p w14:paraId="5D18FA05" w14:textId="77777777" w:rsidR="00FA05E4" w:rsidRPr="00151A43" w:rsidRDefault="00FA05E4" w:rsidP="00FA05E4">
      <w:pPr>
        <w:spacing w:after="0" w:line="240" w:lineRule="auto"/>
        <w:jc w:val="both"/>
        <w:rPr>
          <w:rFonts w:ascii="Calibri" w:hAnsi="Calibri" w:cstheme="minorHAnsi"/>
          <w:noProof/>
        </w:rPr>
      </w:pPr>
      <w:bookmarkStart w:id="14" w:name="_ENREF_14"/>
      <w:r w:rsidRPr="00151A43">
        <w:rPr>
          <w:rFonts w:ascii="Calibri" w:hAnsi="Calibri" w:cstheme="minorHAnsi"/>
          <w:noProof/>
        </w:rPr>
        <w:t>[14] Pos K, Bartels-Velthuis AA, Simons CJ, Korver-Nieberg N, Meijer CJ, de Haan L. Theory of Mind and attachment styles in people with psychotic disorders, their siblings, and controls. The Australian and New Zealand journal of psychiatry. 2015;49:171-80.</w:t>
      </w:r>
      <w:bookmarkEnd w:id="14"/>
    </w:p>
    <w:p w14:paraId="14782D3D" w14:textId="77777777" w:rsidR="00FA05E4" w:rsidRPr="00151A43" w:rsidRDefault="00FA05E4" w:rsidP="00FA05E4">
      <w:pPr>
        <w:spacing w:after="0" w:line="240" w:lineRule="auto"/>
        <w:jc w:val="both"/>
        <w:rPr>
          <w:rFonts w:ascii="Calibri" w:hAnsi="Calibri" w:cstheme="minorHAnsi"/>
          <w:noProof/>
        </w:rPr>
      </w:pPr>
      <w:bookmarkStart w:id="15" w:name="_ENREF_15"/>
      <w:r w:rsidRPr="00151A43">
        <w:rPr>
          <w:rFonts w:ascii="Calibri" w:hAnsi="Calibri" w:cstheme="minorHAnsi"/>
          <w:noProof/>
        </w:rPr>
        <w:t>[15] Powers A, Etkin A, Gyurak A, Bradley B, Jovanovic T. Associations between childhood abuse, posttraumatic stress disorder, and implicit emotion regulation deficits: Evidence from a low-income, inner-city population. Psychiatry: Interpersonal and Biological Processes. 2015;78:251-64.</w:t>
      </w:r>
      <w:bookmarkEnd w:id="15"/>
    </w:p>
    <w:p w14:paraId="2FFCC65E" w14:textId="77777777" w:rsidR="00FA05E4" w:rsidRPr="00151A43" w:rsidRDefault="00FA05E4" w:rsidP="00FA05E4">
      <w:pPr>
        <w:spacing w:after="0" w:line="240" w:lineRule="auto"/>
        <w:jc w:val="both"/>
        <w:rPr>
          <w:rFonts w:ascii="Calibri" w:hAnsi="Calibri" w:cstheme="minorHAnsi"/>
          <w:noProof/>
        </w:rPr>
      </w:pPr>
      <w:bookmarkStart w:id="16" w:name="_ENREF_16"/>
      <w:r w:rsidRPr="00151A43">
        <w:rPr>
          <w:rFonts w:ascii="Calibri" w:hAnsi="Calibri" w:cstheme="minorHAnsi"/>
          <w:noProof/>
        </w:rPr>
        <w:t>[16] Fletcher K, Parker G, Bayes A, Paterson A, McClure G. Emotion regulation strategies in bipolar II disorder and borderline personality disorder: differences and relationships with perceived parental style. Journal of affective disorders. 2014;157:52-9.</w:t>
      </w:r>
      <w:bookmarkEnd w:id="16"/>
    </w:p>
    <w:p w14:paraId="22FAFC5A" w14:textId="77777777" w:rsidR="00FA05E4" w:rsidRPr="00151A43" w:rsidRDefault="00FA05E4" w:rsidP="00FA05E4">
      <w:pPr>
        <w:spacing w:after="0" w:line="240" w:lineRule="auto"/>
        <w:jc w:val="both"/>
        <w:rPr>
          <w:rFonts w:ascii="Calibri" w:hAnsi="Calibri" w:cstheme="minorHAnsi"/>
          <w:noProof/>
        </w:rPr>
      </w:pPr>
      <w:bookmarkStart w:id="17" w:name="_ENREF_17"/>
      <w:r w:rsidRPr="00151A43">
        <w:rPr>
          <w:rFonts w:ascii="Calibri" w:hAnsi="Calibri" w:cstheme="minorHAnsi"/>
          <w:noProof/>
        </w:rPr>
        <w:t>[17] Nazarov A, Frewen P, Parlar M, Oremus C, MacQueen G, McKinnon M, et al. Theory of mind performance in women with posttraumatic stress disorder related to childhood abuse. Acta psychiatrica Scandinavica. 2014;129:193-201.</w:t>
      </w:r>
      <w:bookmarkEnd w:id="17"/>
    </w:p>
    <w:p w14:paraId="2341F711" w14:textId="77777777" w:rsidR="00FA05E4" w:rsidRPr="00151A43" w:rsidRDefault="00FA05E4" w:rsidP="00FA05E4">
      <w:pPr>
        <w:spacing w:after="0" w:line="240" w:lineRule="auto"/>
        <w:jc w:val="both"/>
        <w:rPr>
          <w:rFonts w:ascii="Calibri" w:hAnsi="Calibri" w:cstheme="minorHAnsi"/>
          <w:noProof/>
        </w:rPr>
      </w:pPr>
      <w:bookmarkStart w:id="18" w:name="_ENREF_18"/>
      <w:r w:rsidRPr="00151A43">
        <w:rPr>
          <w:rFonts w:ascii="Calibri" w:hAnsi="Calibri" w:cstheme="minorHAnsi"/>
          <w:noProof/>
        </w:rPr>
        <w:t>[18] Nicol K, Pope M, Hall J. Facial emotion recognition in borderline personality: an association, with childhood experience. Psychiatry research. 2014;218:256-8.</w:t>
      </w:r>
      <w:bookmarkEnd w:id="18"/>
    </w:p>
    <w:p w14:paraId="3E7BF875" w14:textId="77777777" w:rsidR="00FA05E4" w:rsidRPr="00151A43" w:rsidRDefault="00FA05E4" w:rsidP="00FA05E4">
      <w:pPr>
        <w:spacing w:after="0" w:line="240" w:lineRule="auto"/>
        <w:jc w:val="both"/>
        <w:rPr>
          <w:rFonts w:ascii="Calibri" w:hAnsi="Calibri" w:cstheme="minorHAnsi"/>
          <w:noProof/>
        </w:rPr>
      </w:pPr>
      <w:bookmarkStart w:id="19" w:name="_ENREF_19"/>
      <w:r w:rsidRPr="00151A43">
        <w:rPr>
          <w:rFonts w:ascii="Calibri" w:hAnsi="Calibri" w:cstheme="minorHAnsi"/>
          <w:noProof/>
        </w:rPr>
        <w:t>[19] Carvalho Fernando S, Beblo T, Schlosser N, Terfehr K, Otte C, Lowe B, et al. The impact of self-reported childhood trauma on emotion regulation in borderline personality disorder and major depression. Journal of trauma &amp; dissociation : the official journal of the International Society for the Study of Dissociation (ISSD). 2014;15:384-401.</w:t>
      </w:r>
      <w:bookmarkEnd w:id="19"/>
    </w:p>
    <w:p w14:paraId="2343B23F" w14:textId="77777777" w:rsidR="00FA05E4" w:rsidRPr="00151A43" w:rsidRDefault="00FA05E4" w:rsidP="00FA05E4">
      <w:pPr>
        <w:spacing w:after="0" w:line="240" w:lineRule="auto"/>
        <w:jc w:val="both"/>
        <w:rPr>
          <w:rFonts w:ascii="Calibri" w:hAnsi="Calibri" w:cstheme="minorHAnsi"/>
          <w:noProof/>
        </w:rPr>
      </w:pPr>
      <w:bookmarkStart w:id="20" w:name="_ENREF_20"/>
      <w:r w:rsidRPr="00151A43">
        <w:rPr>
          <w:rFonts w:ascii="Calibri" w:hAnsi="Calibri" w:cstheme="minorHAnsi"/>
          <w:noProof/>
        </w:rPr>
        <w:lastRenderedPageBreak/>
        <w:t>[20] Scott LN, Kim Y, Nolf KA, Hallquist MN, Wright AG, Stepp SD, et al. Preoccupied attachment and emotional dysregulation: specific aspects of borderline personality disorder or general dimensions of personality pathology? Journal of personality disorders. 2013;27:473-95.</w:t>
      </w:r>
      <w:bookmarkEnd w:id="20"/>
    </w:p>
    <w:p w14:paraId="0E944759" w14:textId="77777777" w:rsidR="00FA05E4" w:rsidRPr="00151A43" w:rsidRDefault="00FA05E4" w:rsidP="00FA05E4">
      <w:pPr>
        <w:spacing w:after="0" w:line="240" w:lineRule="auto"/>
        <w:jc w:val="both"/>
        <w:rPr>
          <w:rFonts w:ascii="Calibri" w:hAnsi="Calibri" w:cstheme="minorHAnsi"/>
          <w:noProof/>
        </w:rPr>
      </w:pPr>
      <w:bookmarkStart w:id="21" w:name="_ENREF_21"/>
      <w:r w:rsidRPr="00151A43">
        <w:rPr>
          <w:rFonts w:ascii="Calibri" w:hAnsi="Calibri" w:cstheme="minorHAnsi"/>
          <w:noProof/>
        </w:rPr>
        <w:t>[21] Zheng L, Chai H, Chen W, Yu R, He W, Jiang Z, et al. Recognition of facial emotion and perceived parental bonding styles in healthy volunteers and personality disorder patients. Psychiatry and clinical neurosciences. 2011;65:648-54.</w:t>
      </w:r>
      <w:bookmarkEnd w:id="21"/>
    </w:p>
    <w:p w14:paraId="338349BF" w14:textId="77777777" w:rsidR="00FA05E4" w:rsidRPr="00151A43" w:rsidRDefault="00FA05E4" w:rsidP="00FA05E4">
      <w:pPr>
        <w:spacing w:after="0" w:line="240" w:lineRule="auto"/>
        <w:jc w:val="both"/>
        <w:rPr>
          <w:rFonts w:ascii="Calibri" w:hAnsi="Calibri" w:cstheme="minorHAnsi"/>
          <w:noProof/>
        </w:rPr>
      </w:pPr>
      <w:bookmarkStart w:id="22" w:name="_ENREF_22"/>
      <w:r w:rsidRPr="00151A43">
        <w:rPr>
          <w:rFonts w:ascii="Calibri" w:hAnsi="Calibri" w:cstheme="minorHAnsi"/>
          <w:noProof/>
        </w:rPr>
        <w:t>[22] MaBeth A, Gumley A, Schwannauer M, Fisher R. Attachment states of mind, mentalization, and their correlates in a first-episode psychosis sample. Psychology and psychotherapy. 2011;84:42-57; discussion 98-110.</w:t>
      </w:r>
      <w:bookmarkEnd w:id="22"/>
    </w:p>
    <w:p w14:paraId="1097EE67" w14:textId="77777777" w:rsidR="00FA05E4" w:rsidRPr="00151A43" w:rsidRDefault="00FA05E4" w:rsidP="00FA05E4">
      <w:pPr>
        <w:spacing w:after="0" w:line="240" w:lineRule="auto"/>
        <w:jc w:val="both"/>
        <w:rPr>
          <w:rFonts w:ascii="Calibri" w:hAnsi="Calibri" w:cstheme="minorHAnsi"/>
          <w:noProof/>
        </w:rPr>
      </w:pPr>
      <w:bookmarkStart w:id="23" w:name="_ENREF_23"/>
      <w:r w:rsidRPr="00151A43">
        <w:rPr>
          <w:rFonts w:ascii="Calibri" w:hAnsi="Calibri" w:cstheme="minorHAnsi"/>
          <w:noProof/>
        </w:rPr>
        <w:t>[23] Lysaker PH, Gumley A, Brune M, Vanheule S, Buck KD, Dimaggio G. Deficits in the ability to recognize one's own affects and those of others: associations with neurocognition, symptoms and sexual trauma among persons with schizophrenia spectrum disorders. Consciousness and cognition. 2011;20:1183-92.</w:t>
      </w:r>
      <w:bookmarkEnd w:id="23"/>
    </w:p>
    <w:p w14:paraId="5DC271BF" w14:textId="77777777" w:rsidR="00FA05E4" w:rsidRPr="00151A43" w:rsidRDefault="00FA05E4" w:rsidP="00FA05E4">
      <w:pPr>
        <w:spacing w:after="0" w:line="240" w:lineRule="auto"/>
        <w:jc w:val="both"/>
        <w:rPr>
          <w:rFonts w:ascii="Calibri" w:hAnsi="Calibri" w:cstheme="minorHAnsi"/>
          <w:noProof/>
        </w:rPr>
      </w:pPr>
      <w:bookmarkStart w:id="24" w:name="_ENREF_24"/>
      <w:r w:rsidRPr="00151A43">
        <w:rPr>
          <w:rFonts w:ascii="Calibri" w:hAnsi="Calibri" w:cstheme="minorHAnsi"/>
          <w:noProof/>
        </w:rPr>
        <w:t>[24] Preißler S, Dziobek I, Ritter K, Heekeren HR, Roepke S. Social Cognition in Borderline Personality Disorder: Evidence for Disturbed Recognition of the Emotions, Thoughts, and Intentions of others. Frontiers in Behavioral Neuroscience. 2010;4:182.</w:t>
      </w:r>
      <w:bookmarkEnd w:id="24"/>
    </w:p>
    <w:p w14:paraId="1E5BEC67" w14:textId="77777777" w:rsidR="00FA05E4" w:rsidRPr="00151A43" w:rsidRDefault="00FA05E4" w:rsidP="00FA05E4">
      <w:pPr>
        <w:spacing w:after="0" w:line="240" w:lineRule="auto"/>
        <w:jc w:val="both"/>
        <w:rPr>
          <w:rFonts w:ascii="Calibri" w:hAnsi="Calibri" w:cstheme="minorHAnsi"/>
          <w:noProof/>
        </w:rPr>
      </w:pPr>
      <w:bookmarkStart w:id="25" w:name="_ENREF_25"/>
      <w:r w:rsidRPr="00151A43">
        <w:rPr>
          <w:rFonts w:ascii="Calibri" w:hAnsi="Calibri" w:cstheme="minorHAnsi"/>
          <w:noProof/>
        </w:rPr>
        <w:t>[25] Donohoe G, Spoletini I, McGlade N, Behan C, Hayden J, O'Donoghue T, et al. Are relational style and neuropsychological performance predictors of social attributions in chronic schizophrenia? Psychiatry research. 2008;161:19-27.</w:t>
      </w:r>
      <w:bookmarkEnd w:id="25"/>
    </w:p>
    <w:p w14:paraId="68404168" w14:textId="77777777" w:rsidR="00FA05E4" w:rsidRPr="00151A43" w:rsidRDefault="00FA05E4" w:rsidP="00FA05E4">
      <w:pPr>
        <w:spacing w:after="0" w:line="240" w:lineRule="auto"/>
        <w:jc w:val="both"/>
        <w:rPr>
          <w:rFonts w:ascii="Calibri" w:hAnsi="Calibri" w:cstheme="minorHAnsi"/>
          <w:noProof/>
        </w:rPr>
      </w:pPr>
      <w:bookmarkStart w:id="26" w:name="_ENREF_26"/>
      <w:r w:rsidRPr="00151A43">
        <w:rPr>
          <w:rFonts w:ascii="Calibri" w:hAnsi="Calibri" w:cstheme="minorHAnsi"/>
          <w:noProof/>
        </w:rPr>
        <w:t>[26] Misiak B, Stanczykiewicz B, Kotowicz K, Rybakowski JK, Samochowiec J, Frydecka D. Cytokines and C-reactive protein alterations with respect to cognitive impairment in schizophrenia and bipolar disorder: A systematic review. Schizophrenia research. 2017.</w:t>
      </w:r>
      <w:bookmarkEnd w:id="26"/>
    </w:p>
    <w:p w14:paraId="7B95E58D" w14:textId="77777777" w:rsidR="00FA05E4" w:rsidRPr="00151A43" w:rsidRDefault="00FA05E4" w:rsidP="00FA05E4">
      <w:pPr>
        <w:spacing w:line="240" w:lineRule="auto"/>
        <w:jc w:val="both"/>
        <w:rPr>
          <w:rFonts w:ascii="Calibri" w:hAnsi="Calibri" w:cstheme="minorHAnsi"/>
          <w:noProof/>
        </w:rPr>
      </w:pPr>
      <w:bookmarkStart w:id="27" w:name="_ENREF_27"/>
      <w:r w:rsidRPr="00151A43">
        <w:rPr>
          <w:rFonts w:ascii="Calibri" w:hAnsi="Calibri" w:cstheme="minorHAnsi"/>
          <w:noProof/>
        </w:rPr>
        <w:t>[27] Bauer IE, Pascoe MC, Wollenhaupt-Aguiar B, Kapczinski F, Soares JC. Inflammatory mediators of cognitive impairment in bipolar disorder. Journal of psychiatric research. 2014;56:18-27.</w:t>
      </w:r>
      <w:bookmarkEnd w:id="27"/>
    </w:p>
    <w:p w14:paraId="32841EFA" w14:textId="041A2F51" w:rsidR="00FA05E4" w:rsidRPr="00151A43" w:rsidRDefault="00FA05E4" w:rsidP="00FA05E4">
      <w:pPr>
        <w:spacing w:line="240" w:lineRule="auto"/>
        <w:jc w:val="both"/>
        <w:rPr>
          <w:rFonts w:ascii="Calibri" w:hAnsi="Calibri" w:cstheme="minorHAnsi"/>
          <w:noProof/>
        </w:rPr>
      </w:pPr>
    </w:p>
    <w:p w14:paraId="69F16197" w14:textId="6918D4CA" w:rsidR="00DF76E5" w:rsidRPr="00A90775" w:rsidRDefault="00FD7AC2" w:rsidP="00086319">
      <w:pPr>
        <w:spacing w:line="480" w:lineRule="auto"/>
        <w:jc w:val="center"/>
        <w:rPr>
          <w:rFonts w:cstheme="minorHAnsi"/>
        </w:rPr>
      </w:pPr>
      <w:r w:rsidRPr="00151A43">
        <w:rPr>
          <w:rFonts w:cstheme="minorHAnsi"/>
        </w:rPr>
        <w:fldChar w:fldCharType="end"/>
      </w:r>
    </w:p>
    <w:sectPr w:rsidR="00DF76E5" w:rsidRPr="00A90775" w:rsidSect="005148C4">
      <w:footerReference w:type="default" r:id="rId8"/>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E8F22D" w14:textId="77777777" w:rsidR="00152F6C" w:rsidRDefault="00152F6C" w:rsidP="00C04E33">
      <w:pPr>
        <w:spacing w:after="0" w:line="240" w:lineRule="auto"/>
      </w:pPr>
      <w:r>
        <w:separator/>
      </w:r>
    </w:p>
  </w:endnote>
  <w:endnote w:type="continuationSeparator" w:id="0">
    <w:p w14:paraId="694CFFE5" w14:textId="77777777" w:rsidR="00152F6C" w:rsidRDefault="00152F6C" w:rsidP="00C0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794665"/>
      <w:docPartObj>
        <w:docPartGallery w:val="Page Numbers (Bottom of Page)"/>
        <w:docPartUnique/>
      </w:docPartObj>
    </w:sdtPr>
    <w:sdtEndPr>
      <w:rPr>
        <w:noProof/>
      </w:rPr>
    </w:sdtEndPr>
    <w:sdtContent>
      <w:p w14:paraId="7076DE23" w14:textId="1A23DD1D" w:rsidR="00C04E33" w:rsidRDefault="00C04E33">
        <w:pPr>
          <w:pStyle w:val="Footer"/>
          <w:jc w:val="right"/>
        </w:pPr>
        <w:r>
          <w:fldChar w:fldCharType="begin"/>
        </w:r>
        <w:r>
          <w:instrText xml:space="preserve"> PAGE   \* MERGEFORMAT </w:instrText>
        </w:r>
        <w:r>
          <w:fldChar w:fldCharType="separate"/>
        </w:r>
        <w:r w:rsidR="00FD4D13">
          <w:rPr>
            <w:noProof/>
          </w:rPr>
          <w:t>3</w:t>
        </w:r>
        <w:r>
          <w:rPr>
            <w:noProof/>
          </w:rPr>
          <w:fldChar w:fldCharType="end"/>
        </w:r>
      </w:p>
    </w:sdtContent>
  </w:sdt>
  <w:p w14:paraId="1B34DBDA" w14:textId="77777777" w:rsidR="00C04E33" w:rsidRDefault="00C04E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66818" w14:textId="77777777" w:rsidR="00152F6C" w:rsidRDefault="00152F6C" w:rsidP="00C04E33">
      <w:pPr>
        <w:spacing w:after="0" w:line="240" w:lineRule="auto"/>
      </w:pPr>
      <w:r>
        <w:separator/>
      </w:r>
    </w:p>
  </w:footnote>
  <w:footnote w:type="continuationSeparator" w:id="0">
    <w:p w14:paraId="5583DEBE" w14:textId="77777777" w:rsidR="00152F6C" w:rsidRDefault="00152F6C" w:rsidP="00C04E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0wzta0n2p2rqexd0m59w2xersv0ere590v&quot;&gt;My EndNote Library Copy&lt;record-ids&gt;&lt;item&gt;981&lt;/item&gt;&lt;item&gt;1136&lt;/item&gt;&lt;item&gt;1226&lt;/item&gt;&lt;item&gt;1234&lt;/item&gt;&lt;item&gt;1262&lt;/item&gt;&lt;item&gt;1271&lt;/item&gt;&lt;item&gt;1272&lt;/item&gt;&lt;item&gt;1295&lt;/item&gt;&lt;item&gt;1306&lt;/item&gt;&lt;item&gt;1349&lt;/item&gt;&lt;item&gt;1366&lt;/item&gt;&lt;item&gt;1503&lt;/item&gt;&lt;item&gt;1516&lt;/item&gt;&lt;item&gt;1535&lt;/item&gt;&lt;item&gt;1735&lt;/item&gt;&lt;item&gt;2174&lt;/item&gt;&lt;item&gt;3688&lt;/item&gt;&lt;item&gt;3699&lt;/item&gt;&lt;item&gt;3727&lt;/item&gt;&lt;item&gt;3852&lt;/item&gt;&lt;item&gt;3854&lt;/item&gt;&lt;/record-ids&gt;&lt;/item&gt;&lt;/Libraries&gt;"/>
  </w:docVars>
  <w:rsids>
    <w:rsidRoot w:val="009161B6"/>
    <w:rsid w:val="000343D0"/>
    <w:rsid w:val="0003562B"/>
    <w:rsid w:val="00054030"/>
    <w:rsid w:val="000632C6"/>
    <w:rsid w:val="000803E9"/>
    <w:rsid w:val="00086319"/>
    <w:rsid w:val="0009480F"/>
    <w:rsid w:val="000B5B6E"/>
    <w:rsid w:val="000D716C"/>
    <w:rsid w:val="000E43AF"/>
    <w:rsid w:val="00103647"/>
    <w:rsid w:val="001046DC"/>
    <w:rsid w:val="00106366"/>
    <w:rsid w:val="00123CE0"/>
    <w:rsid w:val="001304F4"/>
    <w:rsid w:val="00133843"/>
    <w:rsid w:val="00136C74"/>
    <w:rsid w:val="0014561B"/>
    <w:rsid w:val="00151A43"/>
    <w:rsid w:val="00152F6C"/>
    <w:rsid w:val="00153C93"/>
    <w:rsid w:val="001566E3"/>
    <w:rsid w:val="00160493"/>
    <w:rsid w:val="0016726D"/>
    <w:rsid w:val="001769F0"/>
    <w:rsid w:val="001862D8"/>
    <w:rsid w:val="00196D29"/>
    <w:rsid w:val="001A1437"/>
    <w:rsid w:val="001A6BF9"/>
    <w:rsid w:val="001B25B7"/>
    <w:rsid w:val="001E279C"/>
    <w:rsid w:val="001E55CD"/>
    <w:rsid w:val="00215B7B"/>
    <w:rsid w:val="00227C1C"/>
    <w:rsid w:val="00233413"/>
    <w:rsid w:val="00247D5E"/>
    <w:rsid w:val="002504E1"/>
    <w:rsid w:val="00252969"/>
    <w:rsid w:val="0026423E"/>
    <w:rsid w:val="00277AAC"/>
    <w:rsid w:val="002813C7"/>
    <w:rsid w:val="002879B6"/>
    <w:rsid w:val="002916EF"/>
    <w:rsid w:val="00293127"/>
    <w:rsid w:val="002960B0"/>
    <w:rsid w:val="002A65E2"/>
    <w:rsid w:val="002B6E0E"/>
    <w:rsid w:val="002D335E"/>
    <w:rsid w:val="002D553D"/>
    <w:rsid w:val="002D7859"/>
    <w:rsid w:val="002E1742"/>
    <w:rsid w:val="002E1986"/>
    <w:rsid w:val="002E4727"/>
    <w:rsid w:val="003060D1"/>
    <w:rsid w:val="0031456A"/>
    <w:rsid w:val="00325D21"/>
    <w:rsid w:val="00327206"/>
    <w:rsid w:val="0033283D"/>
    <w:rsid w:val="00332D36"/>
    <w:rsid w:val="00344FAC"/>
    <w:rsid w:val="00351A78"/>
    <w:rsid w:val="0038597E"/>
    <w:rsid w:val="003867E0"/>
    <w:rsid w:val="003913BD"/>
    <w:rsid w:val="003A2F63"/>
    <w:rsid w:val="003B3294"/>
    <w:rsid w:val="003C6365"/>
    <w:rsid w:val="003D2647"/>
    <w:rsid w:val="003D72F9"/>
    <w:rsid w:val="003E34ED"/>
    <w:rsid w:val="003E4DA1"/>
    <w:rsid w:val="003E5283"/>
    <w:rsid w:val="003F4D3B"/>
    <w:rsid w:val="0040503D"/>
    <w:rsid w:val="004058C0"/>
    <w:rsid w:val="004264A6"/>
    <w:rsid w:val="004515A7"/>
    <w:rsid w:val="00460B7D"/>
    <w:rsid w:val="00465BB3"/>
    <w:rsid w:val="00466F76"/>
    <w:rsid w:val="00475456"/>
    <w:rsid w:val="00481A4B"/>
    <w:rsid w:val="004A09CD"/>
    <w:rsid w:val="004C1C43"/>
    <w:rsid w:val="004C6B1C"/>
    <w:rsid w:val="004C7C2E"/>
    <w:rsid w:val="004D3343"/>
    <w:rsid w:val="005027CF"/>
    <w:rsid w:val="00502BCE"/>
    <w:rsid w:val="00513B3E"/>
    <w:rsid w:val="005148C4"/>
    <w:rsid w:val="00521437"/>
    <w:rsid w:val="00535D70"/>
    <w:rsid w:val="00546339"/>
    <w:rsid w:val="00552D9E"/>
    <w:rsid w:val="005677C0"/>
    <w:rsid w:val="00575C15"/>
    <w:rsid w:val="00581D66"/>
    <w:rsid w:val="00582F32"/>
    <w:rsid w:val="0058312A"/>
    <w:rsid w:val="005B6610"/>
    <w:rsid w:val="005C130D"/>
    <w:rsid w:val="005E34B1"/>
    <w:rsid w:val="005F0CDC"/>
    <w:rsid w:val="00604085"/>
    <w:rsid w:val="006110EE"/>
    <w:rsid w:val="006141AC"/>
    <w:rsid w:val="00622ACE"/>
    <w:rsid w:val="00642ABA"/>
    <w:rsid w:val="00651A8D"/>
    <w:rsid w:val="00655925"/>
    <w:rsid w:val="006625C3"/>
    <w:rsid w:val="006915CD"/>
    <w:rsid w:val="006A1F25"/>
    <w:rsid w:val="006D2C69"/>
    <w:rsid w:val="006E6C85"/>
    <w:rsid w:val="007109F0"/>
    <w:rsid w:val="00715D09"/>
    <w:rsid w:val="00717F31"/>
    <w:rsid w:val="0072303F"/>
    <w:rsid w:val="00752502"/>
    <w:rsid w:val="0076341E"/>
    <w:rsid w:val="00771A3D"/>
    <w:rsid w:val="00797096"/>
    <w:rsid w:val="007A509B"/>
    <w:rsid w:val="007A72BB"/>
    <w:rsid w:val="007C67E4"/>
    <w:rsid w:val="007D06BF"/>
    <w:rsid w:val="007E4D66"/>
    <w:rsid w:val="007E657B"/>
    <w:rsid w:val="007F119A"/>
    <w:rsid w:val="00801512"/>
    <w:rsid w:val="00804C99"/>
    <w:rsid w:val="008058E2"/>
    <w:rsid w:val="00810A26"/>
    <w:rsid w:val="0081404F"/>
    <w:rsid w:val="00826F89"/>
    <w:rsid w:val="0083467A"/>
    <w:rsid w:val="00845E89"/>
    <w:rsid w:val="0087212C"/>
    <w:rsid w:val="008876A1"/>
    <w:rsid w:val="008A525F"/>
    <w:rsid w:val="008D1293"/>
    <w:rsid w:val="008D7341"/>
    <w:rsid w:val="008E2872"/>
    <w:rsid w:val="008F5AFA"/>
    <w:rsid w:val="0090245C"/>
    <w:rsid w:val="009054ED"/>
    <w:rsid w:val="009161B6"/>
    <w:rsid w:val="00927E8D"/>
    <w:rsid w:val="00932BBF"/>
    <w:rsid w:val="00934242"/>
    <w:rsid w:val="00953AE3"/>
    <w:rsid w:val="00980034"/>
    <w:rsid w:val="009879A2"/>
    <w:rsid w:val="009909D2"/>
    <w:rsid w:val="009A75A7"/>
    <w:rsid w:val="009B0554"/>
    <w:rsid w:val="009B18D8"/>
    <w:rsid w:val="009B39F2"/>
    <w:rsid w:val="009C02B2"/>
    <w:rsid w:val="009C127E"/>
    <w:rsid w:val="009E4036"/>
    <w:rsid w:val="009E735C"/>
    <w:rsid w:val="00A008DC"/>
    <w:rsid w:val="00A01C0A"/>
    <w:rsid w:val="00A2617F"/>
    <w:rsid w:val="00A4240A"/>
    <w:rsid w:val="00A525E7"/>
    <w:rsid w:val="00A60F51"/>
    <w:rsid w:val="00A64D76"/>
    <w:rsid w:val="00A72636"/>
    <w:rsid w:val="00A77A3E"/>
    <w:rsid w:val="00A90775"/>
    <w:rsid w:val="00A92AAC"/>
    <w:rsid w:val="00AB1E97"/>
    <w:rsid w:val="00AD2DE5"/>
    <w:rsid w:val="00AE26E4"/>
    <w:rsid w:val="00AE74E2"/>
    <w:rsid w:val="00AF4AF0"/>
    <w:rsid w:val="00B07F94"/>
    <w:rsid w:val="00B32238"/>
    <w:rsid w:val="00B45675"/>
    <w:rsid w:val="00B5440A"/>
    <w:rsid w:val="00B574C7"/>
    <w:rsid w:val="00B95BFE"/>
    <w:rsid w:val="00BA0A85"/>
    <w:rsid w:val="00BA57D2"/>
    <w:rsid w:val="00BC1021"/>
    <w:rsid w:val="00BC6F93"/>
    <w:rsid w:val="00BD66EA"/>
    <w:rsid w:val="00C0221F"/>
    <w:rsid w:val="00C04E33"/>
    <w:rsid w:val="00C133CC"/>
    <w:rsid w:val="00C3772A"/>
    <w:rsid w:val="00C709F5"/>
    <w:rsid w:val="00C7599B"/>
    <w:rsid w:val="00C77BD4"/>
    <w:rsid w:val="00C95E01"/>
    <w:rsid w:val="00CA5E70"/>
    <w:rsid w:val="00CB24A1"/>
    <w:rsid w:val="00CF1FBA"/>
    <w:rsid w:val="00CF3B57"/>
    <w:rsid w:val="00CF78F8"/>
    <w:rsid w:val="00D348DD"/>
    <w:rsid w:val="00D40435"/>
    <w:rsid w:val="00D42F29"/>
    <w:rsid w:val="00D46009"/>
    <w:rsid w:val="00D51C07"/>
    <w:rsid w:val="00D71B0C"/>
    <w:rsid w:val="00D723D8"/>
    <w:rsid w:val="00D731AE"/>
    <w:rsid w:val="00D80689"/>
    <w:rsid w:val="00D81274"/>
    <w:rsid w:val="00DA14C1"/>
    <w:rsid w:val="00DA6EE7"/>
    <w:rsid w:val="00DB148A"/>
    <w:rsid w:val="00DC0C98"/>
    <w:rsid w:val="00DC0C9C"/>
    <w:rsid w:val="00DF76E5"/>
    <w:rsid w:val="00E016BA"/>
    <w:rsid w:val="00E26766"/>
    <w:rsid w:val="00E36AB8"/>
    <w:rsid w:val="00E532D9"/>
    <w:rsid w:val="00EA12BD"/>
    <w:rsid w:val="00EB1C42"/>
    <w:rsid w:val="00EB7143"/>
    <w:rsid w:val="00EF3A8A"/>
    <w:rsid w:val="00EF78A6"/>
    <w:rsid w:val="00F2004C"/>
    <w:rsid w:val="00F21AF4"/>
    <w:rsid w:val="00F22CE7"/>
    <w:rsid w:val="00F77228"/>
    <w:rsid w:val="00F81B9F"/>
    <w:rsid w:val="00F9065B"/>
    <w:rsid w:val="00FA05E4"/>
    <w:rsid w:val="00FD2483"/>
    <w:rsid w:val="00FD3172"/>
    <w:rsid w:val="00FD4D13"/>
    <w:rsid w:val="00FD7AC2"/>
    <w:rsid w:val="00FE3709"/>
    <w:rsid w:val="00FF65E1"/>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109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574C7"/>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4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E33"/>
  </w:style>
  <w:style w:type="paragraph" w:styleId="Footer">
    <w:name w:val="footer"/>
    <w:basedOn w:val="Normal"/>
    <w:link w:val="FooterChar"/>
    <w:uiPriority w:val="99"/>
    <w:unhideWhenUsed/>
    <w:rsid w:val="00C04E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E33"/>
  </w:style>
  <w:style w:type="character" w:styleId="CommentReference">
    <w:name w:val="annotation reference"/>
    <w:basedOn w:val="DefaultParagraphFont"/>
    <w:uiPriority w:val="99"/>
    <w:semiHidden/>
    <w:unhideWhenUsed/>
    <w:rsid w:val="009909D2"/>
    <w:rPr>
      <w:sz w:val="16"/>
      <w:szCs w:val="16"/>
    </w:rPr>
  </w:style>
  <w:style w:type="paragraph" w:styleId="CommentText">
    <w:name w:val="annotation text"/>
    <w:basedOn w:val="Normal"/>
    <w:link w:val="CommentTextChar"/>
    <w:uiPriority w:val="99"/>
    <w:semiHidden/>
    <w:unhideWhenUsed/>
    <w:rsid w:val="009909D2"/>
    <w:pPr>
      <w:spacing w:line="240" w:lineRule="auto"/>
    </w:pPr>
    <w:rPr>
      <w:sz w:val="20"/>
      <w:szCs w:val="20"/>
    </w:rPr>
  </w:style>
  <w:style w:type="character" w:customStyle="1" w:styleId="CommentTextChar">
    <w:name w:val="Comment Text Char"/>
    <w:basedOn w:val="DefaultParagraphFont"/>
    <w:link w:val="CommentText"/>
    <w:uiPriority w:val="99"/>
    <w:semiHidden/>
    <w:rsid w:val="009909D2"/>
    <w:rPr>
      <w:sz w:val="20"/>
      <w:szCs w:val="20"/>
    </w:rPr>
  </w:style>
  <w:style w:type="paragraph" w:styleId="CommentSubject">
    <w:name w:val="annotation subject"/>
    <w:basedOn w:val="CommentText"/>
    <w:next w:val="CommentText"/>
    <w:link w:val="CommentSubjectChar"/>
    <w:uiPriority w:val="99"/>
    <w:semiHidden/>
    <w:unhideWhenUsed/>
    <w:rsid w:val="009909D2"/>
    <w:rPr>
      <w:b/>
      <w:bCs/>
    </w:rPr>
  </w:style>
  <w:style w:type="character" w:customStyle="1" w:styleId="CommentSubjectChar">
    <w:name w:val="Comment Subject Char"/>
    <w:basedOn w:val="CommentTextChar"/>
    <w:link w:val="CommentSubject"/>
    <w:uiPriority w:val="99"/>
    <w:semiHidden/>
    <w:rsid w:val="009909D2"/>
    <w:rPr>
      <w:b/>
      <w:bCs/>
      <w:sz w:val="20"/>
      <w:szCs w:val="20"/>
    </w:rPr>
  </w:style>
  <w:style w:type="paragraph" w:styleId="BalloonText">
    <w:name w:val="Balloon Text"/>
    <w:basedOn w:val="Normal"/>
    <w:link w:val="BalloonTextChar"/>
    <w:uiPriority w:val="99"/>
    <w:semiHidden/>
    <w:unhideWhenUsed/>
    <w:rsid w:val="009909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9D2"/>
    <w:rPr>
      <w:rFonts w:ascii="Tahoma" w:hAnsi="Tahoma" w:cs="Tahoma"/>
      <w:sz w:val="16"/>
      <w:szCs w:val="16"/>
    </w:rPr>
  </w:style>
  <w:style w:type="paragraph" w:customStyle="1" w:styleId="EndNoteBibliographyTitle">
    <w:name w:val="EndNote Bibliography Title"/>
    <w:basedOn w:val="Normal"/>
    <w:link w:val="EndNoteBibliographyTitleChar"/>
    <w:rsid w:val="00FD7A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7AC2"/>
    <w:rPr>
      <w:rFonts w:ascii="Calibri" w:hAnsi="Calibri" w:cs="Calibri"/>
      <w:noProof/>
      <w:lang w:val="en-US"/>
    </w:rPr>
  </w:style>
  <w:style w:type="paragraph" w:customStyle="1" w:styleId="EndNoteBibliography">
    <w:name w:val="EndNote Bibliography"/>
    <w:basedOn w:val="Normal"/>
    <w:link w:val="EndNoteBibliographyChar"/>
    <w:rsid w:val="00FD7AC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D7AC2"/>
    <w:rPr>
      <w:rFonts w:ascii="Calibri" w:hAnsi="Calibri" w:cs="Calibri"/>
      <w:noProof/>
      <w:lang w:val="en-US"/>
    </w:rPr>
  </w:style>
  <w:style w:type="table" w:customStyle="1" w:styleId="ListTable21">
    <w:name w:val="List Table 21"/>
    <w:basedOn w:val="TableNormal"/>
    <w:uiPriority w:val="47"/>
    <w:rsid w:val="003A2F63"/>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2617F"/>
    <w:rPr>
      <w:color w:val="0000FF" w:themeColor="hyperlink"/>
      <w:u w:val="single"/>
    </w:rPr>
  </w:style>
  <w:style w:type="table" w:styleId="LightShading">
    <w:name w:val="Light Shading"/>
    <w:basedOn w:val="TableNormal"/>
    <w:uiPriority w:val="60"/>
    <w:rsid w:val="0031456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574C7"/>
    <w:pPr>
      <w:spacing w:after="0" w:line="240" w:lineRule="auto"/>
    </w:pPr>
    <w:rPr>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4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E33"/>
  </w:style>
  <w:style w:type="paragraph" w:styleId="Footer">
    <w:name w:val="footer"/>
    <w:basedOn w:val="Normal"/>
    <w:link w:val="FooterChar"/>
    <w:uiPriority w:val="99"/>
    <w:unhideWhenUsed/>
    <w:rsid w:val="00C04E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E33"/>
  </w:style>
  <w:style w:type="character" w:styleId="CommentReference">
    <w:name w:val="annotation reference"/>
    <w:basedOn w:val="DefaultParagraphFont"/>
    <w:uiPriority w:val="99"/>
    <w:semiHidden/>
    <w:unhideWhenUsed/>
    <w:rsid w:val="009909D2"/>
    <w:rPr>
      <w:sz w:val="16"/>
      <w:szCs w:val="16"/>
    </w:rPr>
  </w:style>
  <w:style w:type="paragraph" w:styleId="CommentText">
    <w:name w:val="annotation text"/>
    <w:basedOn w:val="Normal"/>
    <w:link w:val="CommentTextChar"/>
    <w:uiPriority w:val="99"/>
    <w:semiHidden/>
    <w:unhideWhenUsed/>
    <w:rsid w:val="009909D2"/>
    <w:pPr>
      <w:spacing w:line="240" w:lineRule="auto"/>
    </w:pPr>
    <w:rPr>
      <w:sz w:val="20"/>
      <w:szCs w:val="20"/>
    </w:rPr>
  </w:style>
  <w:style w:type="character" w:customStyle="1" w:styleId="CommentTextChar">
    <w:name w:val="Comment Text Char"/>
    <w:basedOn w:val="DefaultParagraphFont"/>
    <w:link w:val="CommentText"/>
    <w:uiPriority w:val="99"/>
    <w:semiHidden/>
    <w:rsid w:val="009909D2"/>
    <w:rPr>
      <w:sz w:val="20"/>
      <w:szCs w:val="20"/>
    </w:rPr>
  </w:style>
  <w:style w:type="paragraph" w:styleId="CommentSubject">
    <w:name w:val="annotation subject"/>
    <w:basedOn w:val="CommentText"/>
    <w:next w:val="CommentText"/>
    <w:link w:val="CommentSubjectChar"/>
    <w:uiPriority w:val="99"/>
    <w:semiHidden/>
    <w:unhideWhenUsed/>
    <w:rsid w:val="009909D2"/>
    <w:rPr>
      <w:b/>
      <w:bCs/>
    </w:rPr>
  </w:style>
  <w:style w:type="character" w:customStyle="1" w:styleId="CommentSubjectChar">
    <w:name w:val="Comment Subject Char"/>
    <w:basedOn w:val="CommentTextChar"/>
    <w:link w:val="CommentSubject"/>
    <w:uiPriority w:val="99"/>
    <w:semiHidden/>
    <w:rsid w:val="009909D2"/>
    <w:rPr>
      <w:b/>
      <w:bCs/>
      <w:sz w:val="20"/>
      <w:szCs w:val="20"/>
    </w:rPr>
  </w:style>
  <w:style w:type="paragraph" w:styleId="BalloonText">
    <w:name w:val="Balloon Text"/>
    <w:basedOn w:val="Normal"/>
    <w:link w:val="BalloonTextChar"/>
    <w:uiPriority w:val="99"/>
    <w:semiHidden/>
    <w:unhideWhenUsed/>
    <w:rsid w:val="009909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9D2"/>
    <w:rPr>
      <w:rFonts w:ascii="Tahoma" w:hAnsi="Tahoma" w:cs="Tahoma"/>
      <w:sz w:val="16"/>
      <w:szCs w:val="16"/>
    </w:rPr>
  </w:style>
  <w:style w:type="paragraph" w:customStyle="1" w:styleId="EndNoteBibliographyTitle">
    <w:name w:val="EndNote Bibliography Title"/>
    <w:basedOn w:val="Normal"/>
    <w:link w:val="EndNoteBibliographyTitleChar"/>
    <w:rsid w:val="00FD7A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7AC2"/>
    <w:rPr>
      <w:rFonts w:ascii="Calibri" w:hAnsi="Calibri" w:cs="Calibri"/>
      <w:noProof/>
      <w:lang w:val="en-US"/>
    </w:rPr>
  </w:style>
  <w:style w:type="paragraph" w:customStyle="1" w:styleId="EndNoteBibliography">
    <w:name w:val="EndNote Bibliography"/>
    <w:basedOn w:val="Normal"/>
    <w:link w:val="EndNoteBibliographyChar"/>
    <w:rsid w:val="00FD7AC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D7AC2"/>
    <w:rPr>
      <w:rFonts w:ascii="Calibri" w:hAnsi="Calibri" w:cs="Calibri"/>
      <w:noProof/>
      <w:lang w:val="en-US"/>
    </w:rPr>
  </w:style>
  <w:style w:type="table" w:customStyle="1" w:styleId="ListTable21">
    <w:name w:val="List Table 21"/>
    <w:basedOn w:val="TableNormal"/>
    <w:uiPriority w:val="47"/>
    <w:rsid w:val="003A2F63"/>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2617F"/>
    <w:rPr>
      <w:color w:val="0000FF" w:themeColor="hyperlink"/>
      <w:u w:val="single"/>
    </w:rPr>
  </w:style>
  <w:style w:type="table" w:styleId="LightShading">
    <w:name w:val="Light Shading"/>
    <w:basedOn w:val="TableNormal"/>
    <w:uiPriority w:val="60"/>
    <w:rsid w:val="0031456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697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89FDF-2F29-DD46-A71D-E7D55AD1C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2929</Words>
  <Characters>16696</Characters>
  <Application>Microsoft Macintosh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19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3</dc:creator>
  <cp:lastModifiedBy>I MAC 12</cp:lastModifiedBy>
  <cp:revision>8</cp:revision>
  <cp:lastPrinted>2017-10-06T09:33:00Z</cp:lastPrinted>
  <dcterms:created xsi:type="dcterms:W3CDTF">2018-06-18T13:15:00Z</dcterms:created>
  <dcterms:modified xsi:type="dcterms:W3CDTF">2018-06-27T07:52:00Z</dcterms:modified>
</cp:coreProperties>
</file>